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726CF9" w14:textId="14CB6AB8" w:rsidR="00C52E42" w:rsidRPr="00C52E42" w:rsidRDefault="00C52E42" w:rsidP="004647B9">
      <w:pPr>
        <w:pStyle w:val="Legend"/>
        <w:spacing w:line="480" w:lineRule="auto"/>
        <w:rPr>
          <w:rFonts w:asciiTheme="minorHAnsi" w:eastAsiaTheme="minorHAnsi" w:hAnsiTheme="minorHAnsi" w:cstheme="minorHAnsi"/>
          <w:b/>
          <w:bCs/>
          <w:kern w:val="0"/>
          <w:sz w:val="22"/>
          <w:szCs w:val="22"/>
          <w:lang w:eastAsia="en-US"/>
        </w:rPr>
      </w:pPr>
      <w:r w:rsidRPr="00C52E42">
        <w:rPr>
          <w:rFonts w:asciiTheme="minorHAnsi" w:hAnsiTheme="minorHAnsi" w:cstheme="minorHAnsi"/>
        </w:rPr>
        <w:t xml:space="preserve">Table 1: </w:t>
      </w:r>
      <w:r w:rsidRPr="00C52E42">
        <w:rPr>
          <w:rFonts w:asciiTheme="minorHAnsi" w:hAnsiTheme="minorHAnsi" w:cstheme="minorHAnsi"/>
        </w:rPr>
        <w:t>Primers and probes targeting mammalian retrotransposons for bloodmeal identification in tic</w:t>
      </w:r>
      <w:r w:rsidRPr="00C52E42">
        <w:rPr>
          <w:rFonts w:asciiTheme="minorHAnsi" w:eastAsiaTheme="minorHAnsi" w:hAnsiTheme="minorHAnsi" w:cstheme="minorHAnsi"/>
          <w:kern w:val="0"/>
          <w:lang w:eastAsia="en-US"/>
        </w:rPr>
        <w:t>ks</w:t>
      </w:r>
      <w:r w:rsidRPr="00C52E42">
        <w:rPr>
          <w:rFonts w:asciiTheme="minorHAnsi" w:eastAsiaTheme="minorHAnsi" w:hAnsiTheme="minorHAnsi" w:cstheme="minorHAnsi"/>
          <w:b/>
          <w:bCs/>
          <w:kern w:val="0"/>
          <w:sz w:val="22"/>
          <w:szCs w:val="22"/>
          <w:lang w:eastAsia="en-US"/>
        </w:rPr>
        <w:t xml:space="preserve"> </w:t>
      </w:r>
    </w:p>
    <w:tbl>
      <w:tblPr>
        <w:tblW w:w="13777" w:type="dxa"/>
        <w:jc w:val="center"/>
        <w:tblLayout w:type="fixed"/>
        <w:tblLook w:val="04A0" w:firstRow="1" w:lastRow="0" w:firstColumn="1" w:lastColumn="0" w:noHBand="0" w:noVBand="1"/>
      </w:tblPr>
      <w:tblGrid>
        <w:gridCol w:w="1759"/>
        <w:gridCol w:w="1350"/>
        <w:gridCol w:w="1980"/>
        <w:gridCol w:w="1440"/>
        <w:gridCol w:w="4008"/>
        <w:gridCol w:w="1245"/>
        <w:gridCol w:w="1995"/>
      </w:tblGrid>
      <w:tr w:rsidR="004647B9" w:rsidRPr="003C353F" w14:paraId="3466BE9D" w14:textId="77777777" w:rsidTr="00D12F9C">
        <w:trPr>
          <w:jc w:val="center"/>
        </w:trPr>
        <w:tc>
          <w:tcPr>
            <w:tcW w:w="1759" w:type="dxa"/>
            <w:tcBorders>
              <w:bottom w:val="single" w:sz="4" w:space="0" w:color="auto"/>
            </w:tcBorders>
            <w:vAlign w:val="center"/>
          </w:tcPr>
          <w:p w14:paraId="23E7D250" w14:textId="44BC8302" w:rsidR="004647B9" w:rsidRPr="00D12F9C" w:rsidRDefault="004647B9" w:rsidP="000E5050">
            <w:pPr>
              <w:spacing w:line="480" w:lineRule="auto"/>
              <w:rPr>
                <w:rFonts w:cstheme="minorHAnsi"/>
                <w:b/>
                <w:bCs/>
              </w:rPr>
            </w:pPr>
            <w:r w:rsidRPr="00D12F9C">
              <w:rPr>
                <w:rFonts w:cstheme="minorHAnsi"/>
                <w:b/>
                <w:bCs/>
              </w:rPr>
              <w:t>Host</w:t>
            </w:r>
            <w:r w:rsidR="00D12F9C">
              <w:rPr>
                <w:rFonts w:cstheme="minorHAnsi"/>
                <w:b/>
                <w:bCs/>
              </w:rPr>
              <w:t xml:space="preserve"> </w:t>
            </w:r>
            <w:r w:rsidRPr="00D12F9C">
              <w:rPr>
                <w:rFonts w:cstheme="minorHAnsi"/>
                <w:b/>
                <w:bCs/>
              </w:rPr>
              <w:t>Targeted</w:t>
            </w:r>
          </w:p>
        </w:tc>
        <w:tc>
          <w:tcPr>
            <w:tcW w:w="1350" w:type="dxa"/>
            <w:tcBorders>
              <w:bottom w:val="single" w:sz="4" w:space="0" w:color="auto"/>
            </w:tcBorders>
            <w:vAlign w:val="center"/>
          </w:tcPr>
          <w:p w14:paraId="0F7C0987" w14:textId="77777777" w:rsidR="004647B9" w:rsidRPr="00D12F9C" w:rsidRDefault="004647B9" w:rsidP="000E5050">
            <w:pPr>
              <w:spacing w:line="480" w:lineRule="auto"/>
              <w:rPr>
                <w:rFonts w:cstheme="minorHAnsi"/>
                <w:b/>
                <w:bCs/>
              </w:rPr>
            </w:pPr>
            <w:r w:rsidRPr="00D12F9C">
              <w:rPr>
                <w:rFonts w:cstheme="minorHAnsi"/>
                <w:b/>
                <w:bCs/>
              </w:rPr>
              <w:t>SINE family</w:t>
            </w:r>
          </w:p>
        </w:tc>
        <w:tc>
          <w:tcPr>
            <w:tcW w:w="1980" w:type="dxa"/>
            <w:tcBorders>
              <w:bottom w:val="single" w:sz="4" w:space="0" w:color="auto"/>
            </w:tcBorders>
            <w:vAlign w:val="center"/>
          </w:tcPr>
          <w:p w14:paraId="248637F1" w14:textId="77777777" w:rsidR="004647B9" w:rsidRPr="00D12F9C" w:rsidRDefault="004647B9" w:rsidP="000E5050">
            <w:pPr>
              <w:spacing w:line="480" w:lineRule="auto"/>
              <w:rPr>
                <w:rFonts w:cstheme="minorHAnsi"/>
                <w:b/>
                <w:bCs/>
              </w:rPr>
            </w:pPr>
            <w:r w:rsidRPr="00D12F9C">
              <w:rPr>
                <w:rFonts w:cstheme="minorHAnsi"/>
                <w:b/>
                <w:bCs/>
              </w:rPr>
              <w:t>Primer name</w:t>
            </w:r>
          </w:p>
        </w:tc>
        <w:tc>
          <w:tcPr>
            <w:tcW w:w="1440" w:type="dxa"/>
            <w:tcBorders>
              <w:bottom w:val="single" w:sz="4" w:space="0" w:color="auto"/>
            </w:tcBorders>
            <w:vAlign w:val="center"/>
          </w:tcPr>
          <w:p w14:paraId="4C1CDF5C" w14:textId="0EFACA75" w:rsidR="004647B9" w:rsidRPr="00D12F9C" w:rsidRDefault="004647B9" w:rsidP="000E5050">
            <w:pPr>
              <w:spacing w:line="480" w:lineRule="auto"/>
              <w:rPr>
                <w:rFonts w:cstheme="minorHAnsi"/>
                <w:b/>
                <w:bCs/>
              </w:rPr>
            </w:pPr>
            <w:r w:rsidRPr="00D12F9C">
              <w:rPr>
                <w:rFonts w:cstheme="minorHAnsi"/>
                <w:b/>
                <w:bCs/>
              </w:rPr>
              <w:t xml:space="preserve">Fluorophore </w:t>
            </w:r>
          </w:p>
        </w:tc>
        <w:tc>
          <w:tcPr>
            <w:tcW w:w="4008" w:type="dxa"/>
            <w:tcBorders>
              <w:bottom w:val="single" w:sz="4" w:space="0" w:color="auto"/>
            </w:tcBorders>
            <w:vAlign w:val="center"/>
          </w:tcPr>
          <w:p w14:paraId="0AB198DA" w14:textId="77777777" w:rsidR="004647B9" w:rsidRPr="00D12F9C" w:rsidRDefault="004647B9" w:rsidP="000E5050">
            <w:pPr>
              <w:spacing w:line="480" w:lineRule="auto"/>
              <w:rPr>
                <w:rFonts w:cstheme="minorHAnsi"/>
                <w:b/>
                <w:bCs/>
              </w:rPr>
            </w:pPr>
            <w:r w:rsidRPr="00D12F9C">
              <w:rPr>
                <w:rFonts w:cstheme="minorHAnsi"/>
                <w:b/>
                <w:bCs/>
              </w:rPr>
              <w:t>Sequence of primers and probes</w:t>
            </w:r>
          </w:p>
        </w:tc>
        <w:tc>
          <w:tcPr>
            <w:tcW w:w="1245" w:type="dxa"/>
            <w:tcBorders>
              <w:bottom w:val="single" w:sz="4" w:space="0" w:color="auto"/>
            </w:tcBorders>
            <w:vAlign w:val="center"/>
          </w:tcPr>
          <w:p w14:paraId="5A41A129" w14:textId="77777777" w:rsidR="004647B9" w:rsidRPr="00D12F9C" w:rsidRDefault="004647B9" w:rsidP="000E5050">
            <w:pPr>
              <w:spacing w:line="480" w:lineRule="auto"/>
              <w:rPr>
                <w:rFonts w:cstheme="minorHAnsi"/>
                <w:b/>
                <w:bCs/>
              </w:rPr>
            </w:pPr>
            <w:proofErr w:type="spellStart"/>
            <w:r w:rsidRPr="00D12F9C">
              <w:rPr>
                <w:rFonts w:cstheme="minorHAnsi"/>
                <w:b/>
                <w:bCs/>
              </w:rPr>
              <w:t>Sensitivity</w:t>
            </w:r>
            <w:r w:rsidRPr="00D12F9C">
              <w:rPr>
                <w:rFonts w:cstheme="minorHAnsi"/>
                <w:b/>
                <w:bCs/>
                <w:vertAlign w:val="superscript"/>
              </w:rPr>
              <w:t>d</w:t>
            </w:r>
            <w:proofErr w:type="spellEnd"/>
          </w:p>
        </w:tc>
        <w:tc>
          <w:tcPr>
            <w:tcW w:w="1995" w:type="dxa"/>
            <w:tcBorders>
              <w:bottom w:val="single" w:sz="4" w:space="0" w:color="auto"/>
            </w:tcBorders>
            <w:vAlign w:val="center"/>
          </w:tcPr>
          <w:p w14:paraId="22D0840D" w14:textId="77777777" w:rsidR="004647B9" w:rsidRPr="00D12F9C" w:rsidRDefault="004647B9" w:rsidP="000E5050">
            <w:pPr>
              <w:spacing w:line="480" w:lineRule="auto"/>
              <w:rPr>
                <w:rFonts w:cstheme="minorHAnsi"/>
                <w:b/>
                <w:bCs/>
              </w:rPr>
            </w:pPr>
            <w:r w:rsidRPr="00D12F9C">
              <w:rPr>
                <w:rFonts w:cstheme="minorHAnsi"/>
                <w:b/>
                <w:bCs/>
              </w:rPr>
              <w:t xml:space="preserve"> Host-</w:t>
            </w:r>
            <w:proofErr w:type="spellStart"/>
            <w:r w:rsidRPr="00D12F9C">
              <w:rPr>
                <w:rFonts w:cstheme="minorHAnsi"/>
                <w:b/>
                <w:bCs/>
              </w:rPr>
              <w:t>specificity</w:t>
            </w:r>
            <w:r w:rsidRPr="00D12F9C">
              <w:rPr>
                <w:rFonts w:cstheme="minorHAnsi"/>
                <w:b/>
                <w:bCs/>
                <w:vertAlign w:val="superscript"/>
              </w:rPr>
              <w:t>e</w:t>
            </w:r>
            <w:proofErr w:type="spellEnd"/>
          </w:p>
        </w:tc>
      </w:tr>
      <w:tr w:rsidR="004647B9" w:rsidRPr="003C353F" w14:paraId="1432D94C" w14:textId="77777777" w:rsidTr="00D12F9C">
        <w:trPr>
          <w:jc w:val="center"/>
        </w:trPr>
        <w:tc>
          <w:tcPr>
            <w:tcW w:w="3109" w:type="dxa"/>
            <w:gridSpan w:val="2"/>
            <w:tcBorders>
              <w:top w:val="single" w:sz="4" w:space="0" w:color="auto"/>
            </w:tcBorders>
            <w:vAlign w:val="center"/>
          </w:tcPr>
          <w:p w14:paraId="64AB6958" w14:textId="77777777" w:rsidR="004647B9" w:rsidRPr="003C353F" w:rsidRDefault="004647B9" w:rsidP="000E5050">
            <w:pPr>
              <w:spacing w:line="480" w:lineRule="auto"/>
              <w:rPr>
                <w:rFonts w:cstheme="minorHAnsi"/>
                <w:u w:val="single"/>
              </w:rPr>
            </w:pPr>
            <w:r w:rsidRPr="003C353F">
              <w:rPr>
                <w:rFonts w:cstheme="minorHAnsi"/>
                <w:u w:val="single"/>
              </w:rPr>
              <w:t>Multiplex 1</w:t>
            </w:r>
          </w:p>
        </w:tc>
        <w:tc>
          <w:tcPr>
            <w:tcW w:w="1980" w:type="dxa"/>
            <w:tcBorders>
              <w:top w:val="single" w:sz="4" w:space="0" w:color="auto"/>
            </w:tcBorders>
            <w:vAlign w:val="center"/>
          </w:tcPr>
          <w:p w14:paraId="1EF54CC8" w14:textId="77777777" w:rsidR="004647B9" w:rsidRPr="003C353F" w:rsidRDefault="004647B9" w:rsidP="000E5050">
            <w:pPr>
              <w:spacing w:line="480" w:lineRule="auto"/>
              <w:jc w:val="center"/>
              <w:rPr>
                <w:rFonts w:cstheme="minorHAnsi"/>
              </w:rPr>
            </w:pPr>
          </w:p>
        </w:tc>
        <w:tc>
          <w:tcPr>
            <w:tcW w:w="1440" w:type="dxa"/>
            <w:tcBorders>
              <w:top w:val="single" w:sz="4" w:space="0" w:color="auto"/>
            </w:tcBorders>
            <w:vAlign w:val="center"/>
          </w:tcPr>
          <w:p w14:paraId="438F5924" w14:textId="77777777" w:rsidR="004647B9" w:rsidRPr="003C353F" w:rsidRDefault="004647B9" w:rsidP="000E5050">
            <w:pPr>
              <w:spacing w:line="480" w:lineRule="auto"/>
              <w:jc w:val="center"/>
              <w:rPr>
                <w:rFonts w:cstheme="minorHAnsi"/>
              </w:rPr>
            </w:pPr>
          </w:p>
        </w:tc>
        <w:tc>
          <w:tcPr>
            <w:tcW w:w="4008" w:type="dxa"/>
            <w:tcBorders>
              <w:top w:val="single" w:sz="4" w:space="0" w:color="auto"/>
            </w:tcBorders>
            <w:vAlign w:val="center"/>
          </w:tcPr>
          <w:p w14:paraId="6D5B94AA" w14:textId="77777777" w:rsidR="004647B9" w:rsidRPr="003C353F" w:rsidRDefault="004647B9" w:rsidP="000E5050">
            <w:pPr>
              <w:pStyle w:val="NoSpacing"/>
              <w:spacing w:line="480" w:lineRule="auto"/>
              <w:jc w:val="center"/>
              <w:rPr>
                <w:rFonts w:asciiTheme="minorHAnsi" w:hAnsiTheme="minorHAnsi" w:cstheme="minorHAnsi"/>
                <w:sz w:val="22"/>
                <w:szCs w:val="22"/>
              </w:rPr>
            </w:pPr>
          </w:p>
        </w:tc>
        <w:tc>
          <w:tcPr>
            <w:tcW w:w="1245" w:type="dxa"/>
            <w:tcBorders>
              <w:top w:val="single" w:sz="4" w:space="0" w:color="auto"/>
            </w:tcBorders>
            <w:vAlign w:val="center"/>
          </w:tcPr>
          <w:p w14:paraId="6D632EBF" w14:textId="77777777" w:rsidR="004647B9" w:rsidRPr="003C353F" w:rsidRDefault="004647B9" w:rsidP="000E5050">
            <w:pPr>
              <w:spacing w:line="480" w:lineRule="auto"/>
              <w:jc w:val="center"/>
              <w:rPr>
                <w:rFonts w:cstheme="minorHAnsi"/>
              </w:rPr>
            </w:pPr>
          </w:p>
        </w:tc>
        <w:tc>
          <w:tcPr>
            <w:tcW w:w="1995" w:type="dxa"/>
            <w:tcBorders>
              <w:top w:val="single" w:sz="4" w:space="0" w:color="auto"/>
            </w:tcBorders>
            <w:vAlign w:val="center"/>
          </w:tcPr>
          <w:p w14:paraId="1105524C" w14:textId="77777777" w:rsidR="004647B9" w:rsidRPr="003C353F" w:rsidRDefault="004647B9" w:rsidP="000E5050">
            <w:pPr>
              <w:spacing w:line="480" w:lineRule="auto"/>
              <w:jc w:val="center"/>
              <w:rPr>
                <w:rFonts w:cstheme="minorHAnsi"/>
              </w:rPr>
            </w:pPr>
          </w:p>
        </w:tc>
      </w:tr>
      <w:tr w:rsidR="004647B9" w:rsidRPr="003C353F" w14:paraId="5D43CB44" w14:textId="77777777" w:rsidTr="00D12F9C">
        <w:trPr>
          <w:jc w:val="center"/>
        </w:trPr>
        <w:tc>
          <w:tcPr>
            <w:tcW w:w="1759" w:type="dxa"/>
            <w:vAlign w:val="center"/>
          </w:tcPr>
          <w:p w14:paraId="7DC6E81C" w14:textId="77777777" w:rsidR="004647B9" w:rsidRPr="003C353F" w:rsidRDefault="004647B9" w:rsidP="000E5050">
            <w:pPr>
              <w:spacing w:line="480" w:lineRule="auto"/>
              <w:rPr>
                <w:rFonts w:cstheme="minorHAnsi"/>
              </w:rPr>
            </w:pPr>
            <w:proofErr w:type="spellStart"/>
            <w:r w:rsidRPr="003C353F">
              <w:rPr>
                <w:rFonts w:cstheme="minorHAnsi"/>
              </w:rPr>
              <w:t>Mouse</w:t>
            </w:r>
            <w:r w:rsidRPr="0093079E">
              <w:rPr>
                <w:rFonts w:cstheme="minorHAnsi"/>
                <w:vertAlign w:val="superscript"/>
              </w:rPr>
              <w:t>a</w:t>
            </w:r>
            <w:proofErr w:type="spellEnd"/>
          </w:p>
        </w:tc>
        <w:tc>
          <w:tcPr>
            <w:tcW w:w="1350" w:type="dxa"/>
            <w:vAlign w:val="center"/>
          </w:tcPr>
          <w:p w14:paraId="52C38084" w14:textId="77777777" w:rsidR="004647B9" w:rsidRPr="003C353F" w:rsidRDefault="004647B9" w:rsidP="000E5050">
            <w:pPr>
              <w:spacing w:line="480" w:lineRule="auto"/>
              <w:rPr>
                <w:rFonts w:cstheme="minorHAnsi"/>
              </w:rPr>
            </w:pPr>
            <w:r w:rsidRPr="003C353F">
              <w:rPr>
                <w:rFonts w:cstheme="minorHAnsi"/>
              </w:rPr>
              <w:t>B1</w:t>
            </w:r>
          </w:p>
        </w:tc>
        <w:tc>
          <w:tcPr>
            <w:tcW w:w="1980" w:type="dxa"/>
            <w:vAlign w:val="center"/>
          </w:tcPr>
          <w:p w14:paraId="31263C05" w14:textId="77777777" w:rsidR="004647B9" w:rsidRPr="003C353F" w:rsidRDefault="004647B9" w:rsidP="000E5050">
            <w:pPr>
              <w:spacing w:line="480" w:lineRule="auto"/>
              <w:rPr>
                <w:rFonts w:cstheme="minorHAnsi"/>
              </w:rPr>
            </w:pPr>
            <w:r w:rsidRPr="003C353F">
              <w:rPr>
                <w:rFonts w:cstheme="minorHAnsi"/>
              </w:rPr>
              <w:t>PlSINE-41F</w:t>
            </w:r>
          </w:p>
        </w:tc>
        <w:tc>
          <w:tcPr>
            <w:tcW w:w="1440" w:type="dxa"/>
            <w:vAlign w:val="center"/>
          </w:tcPr>
          <w:p w14:paraId="22D94D28" w14:textId="77777777" w:rsidR="004647B9" w:rsidRPr="003C353F" w:rsidRDefault="004647B9" w:rsidP="000E5050">
            <w:pPr>
              <w:spacing w:line="480" w:lineRule="auto"/>
              <w:rPr>
                <w:rFonts w:cstheme="minorHAnsi"/>
              </w:rPr>
            </w:pPr>
          </w:p>
        </w:tc>
        <w:tc>
          <w:tcPr>
            <w:tcW w:w="4008" w:type="dxa"/>
            <w:vAlign w:val="center"/>
          </w:tcPr>
          <w:p w14:paraId="0571B9FF"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ATCTCTGTGAGTTCGAGG</w:t>
            </w:r>
          </w:p>
        </w:tc>
        <w:tc>
          <w:tcPr>
            <w:tcW w:w="1245" w:type="dxa"/>
            <w:vAlign w:val="center"/>
          </w:tcPr>
          <w:p w14:paraId="76F92388"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9</w:t>
            </w:r>
            <w:r w:rsidRPr="003C353F">
              <w:rPr>
                <w:rFonts w:cstheme="minorHAnsi"/>
              </w:rPr>
              <w:t xml:space="preserve"> ng/µl</w:t>
            </w:r>
          </w:p>
        </w:tc>
        <w:tc>
          <w:tcPr>
            <w:tcW w:w="1995" w:type="dxa"/>
            <w:vAlign w:val="center"/>
          </w:tcPr>
          <w:p w14:paraId="4ED50594" w14:textId="77777777" w:rsidR="004647B9" w:rsidRPr="003C353F" w:rsidRDefault="004647B9" w:rsidP="000E5050">
            <w:pPr>
              <w:spacing w:line="480" w:lineRule="auto"/>
              <w:rPr>
                <w:rFonts w:cstheme="minorHAnsi"/>
                <w:i/>
              </w:rPr>
            </w:pPr>
            <w:r w:rsidRPr="003C353F">
              <w:rPr>
                <w:rFonts w:cstheme="minorHAnsi"/>
                <w:i/>
              </w:rPr>
              <w:t>Peromyscus</w:t>
            </w:r>
          </w:p>
        </w:tc>
      </w:tr>
      <w:tr w:rsidR="004647B9" w:rsidRPr="003C353F" w14:paraId="76C3FDE3" w14:textId="77777777" w:rsidTr="00D12F9C">
        <w:trPr>
          <w:jc w:val="center"/>
        </w:trPr>
        <w:tc>
          <w:tcPr>
            <w:tcW w:w="1759" w:type="dxa"/>
            <w:vAlign w:val="center"/>
          </w:tcPr>
          <w:p w14:paraId="0CD9DB01" w14:textId="77777777" w:rsidR="004647B9" w:rsidRPr="003C353F" w:rsidRDefault="004647B9" w:rsidP="000E5050">
            <w:pPr>
              <w:spacing w:line="480" w:lineRule="auto"/>
              <w:rPr>
                <w:rFonts w:cstheme="minorHAnsi"/>
              </w:rPr>
            </w:pPr>
          </w:p>
        </w:tc>
        <w:tc>
          <w:tcPr>
            <w:tcW w:w="1350" w:type="dxa"/>
            <w:vAlign w:val="center"/>
          </w:tcPr>
          <w:p w14:paraId="1CB36D0A" w14:textId="77777777" w:rsidR="004647B9" w:rsidRPr="003C353F" w:rsidRDefault="004647B9" w:rsidP="000E5050">
            <w:pPr>
              <w:spacing w:line="480" w:lineRule="auto"/>
              <w:rPr>
                <w:rFonts w:cstheme="minorHAnsi"/>
              </w:rPr>
            </w:pPr>
          </w:p>
        </w:tc>
        <w:tc>
          <w:tcPr>
            <w:tcW w:w="1980" w:type="dxa"/>
            <w:vAlign w:val="center"/>
          </w:tcPr>
          <w:p w14:paraId="2A6ACA89" w14:textId="77777777" w:rsidR="004647B9" w:rsidRPr="003C353F" w:rsidRDefault="004647B9" w:rsidP="000E5050">
            <w:pPr>
              <w:spacing w:line="480" w:lineRule="auto"/>
              <w:rPr>
                <w:rFonts w:cstheme="minorHAnsi"/>
              </w:rPr>
            </w:pPr>
            <w:r w:rsidRPr="003C353F">
              <w:rPr>
                <w:rFonts w:cstheme="minorHAnsi"/>
              </w:rPr>
              <w:t>PlSINE-114R</w:t>
            </w:r>
          </w:p>
        </w:tc>
        <w:tc>
          <w:tcPr>
            <w:tcW w:w="1440" w:type="dxa"/>
            <w:vAlign w:val="center"/>
          </w:tcPr>
          <w:p w14:paraId="5DE8C28F" w14:textId="77777777" w:rsidR="004647B9" w:rsidRPr="003C353F" w:rsidRDefault="004647B9" w:rsidP="000E5050">
            <w:pPr>
              <w:spacing w:line="480" w:lineRule="auto"/>
              <w:rPr>
                <w:rFonts w:cstheme="minorHAnsi"/>
              </w:rPr>
            </w:pPr>
          </w:p>
        </w:tc>
        <w:tc>
          <w:tcPr>
            <w:tcW w:w="4008" w:type="dxa"/>
            <w:vAlign w:val="center"/>
          </w:tcPr>
          <w:p w14:paraId="457CCB27"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TTTCTCTGTGTAGCTTTGC</w:t>
            </w:r>
          </w:p>
        </w:tc>
        <w:tc>
          <w:tcPr>
            <w:tcW w:w="1245" w:type="dxa"/>
            <w:vAlign w:val="center"/>
          </w:tcPr>
          <w:p w14:paraId="5F8A83E3" w14:textId="77777777" w:rsidR="004647B9" w:rsidRPr="003C353F" w:rsidRDefault="004647B9" w:rsidP="000E5050">
            <w:pPr>
              <w:spacing w:line="480" w:lineRule="auto"/>
              <w:rPr>
                <w:rFonts w:cstheme="minorHAnsi"/>
              </w:rPr>
            </w:pPr>
          </w:p>
        </w:tc>
        <w:tc>
          <w:tcPr>
            <w:tcW w:w="1995" w:type="dxa"/>
            <w:vAlign w:val="center"/>
          </w:tcPr>
          <w:p w14:paraId="5FF28ACF" w14:textId="77777777" w:rsidR="004647B9" w:rsidRPr="003C353F" w:rsidRDefault="004647B9" w:rsidP="000E5050">
            <w:pPr>
              <w:spacing w:line="480" w:lineRule="auto"/>
              <w:rPr>
                <w:rFonts w:cstheme="minorHAnsi"/>
              </w:rPr>
            </w:pPr>
          </w:p>
        </w:tc>
      </w:tr>
      <w:tr w:rsidR="004647B9" w:rsidRPr="003C353F" w14:paraId="136C2835" w14:textId="77777777" w:rsidTr="00D12F9C">
        <w:trPr>
          <w:jc w:val="center"/>
        </w:trPr>
        <w:tc>
          <w:tcPr>
            <w:tcW w:w="1759" w:type="dxa"/>
            <w:vAlign w:val="center"/>
          </w:tcPr>
          <w:p w14:paraId="57EFF3BC" w14:textId="77777777" w:rsidR="004647B9" w:rsidRPr="003C353F" w:rsidRDefault="004647B9" w:rsidP="000E5050">
            <w:pPr>
              <w:spacing w:line="480" w:lineRule="auto"/>
              <w:rPr>
                <w:rFonts w:cstheme="minorHAnsi"/>
              </w:rPr>
            </w:pPr>
          </w:p>
        </w:tc>
        <w:tc>
          <w:tcPr>
            <w:tcW w:w="1350" w:type="dxa"/>
            <w:vAlign w:val="center"/>
          </w:tcPr>
          <w:p w14:paraId="2B666052" w14:textId="77777777" w:rsidR="004647B9" w:rsidRPr="003C353F" w:rsidRDefault="004647B9" w:rsidP="000E5050">
            <w:pPr>
              <w:spacing w:line="480" w:lineRule="auto"/>
              <w:rPr>
                <w:rFonts w:cstheme="minorHAnsi"/>
              </w:rPr>
            </w:pPr>
          </w:p>
        </w:tc>
        <w:tc>
          <w:tcPr>
            <w:tcW w:w="1980" w:type="dxa"/>
            <w:vAlign w:val="center"/>
          </w:tcPr>
          <w:p w14:paraId="1189E848" w14:textId="77777777" w:rsidR="004647B9" w:rsidRPr="003C353F" w:rsidRDefault="004647B9" w:rsidP="000E5050">
            <w:pPr>
              <w:spacing w:line="480" w:lineRule="auto"/>
              <w:rPr>
                <w:rFonts w:cstheme="minorHAnsi"/>
              </w:rPr>
            </w:pPr>
            <w:r w:rsidRPr="003C353F">
              <w:rPr>
                <w:rFonts w:cstheme="minorHAnsi"/>
              </w:rPr>
              <w:t>PlSINE-66P</w:t>
            </w:r>
          </w:p>
        </w:tc>
        <w:tc>
          <w:tcPr>
            <w:tcW w:w="1440" w:type="dxa"/>
            <w:vAlign w:val="center"/>
          </w:tcPr>
          <w:p w14:paraId="72A0D85C" w14:textId="77777777" w:rsidR="004647B9" w:rsidRPr="003C353F" w:rsidRDefault="004647B9" w:rsidP="000E5050">
            <w:pPr>
              <w:spacing w:line="480" w:lineRule="auto"/>
              <w:rPr>
                <w:rFonts w:cstheme="minorHAnsi"/>
              </w:rPr>
            </w:pPr>
            <w:r w:rsidRPr="003C353F">
              <w:rPr>
                <w:rFonts w:cstheme="minorHAnsi"/>
              </w:rPr>
              <w:t>FAM</w:t>
            </w:r>
          </w:p>
        </w:tc>
        <w:tc>
          <w:tcPr>
            <w:tcW w:w="4008" w:type="dxa"/>
            <w:vAlign w:val="center"/>
          </w:tcPr>
          <w:p w14:paraId="1F994932"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TGGGCTACCAAGTGAGCTCCAGG</w:t>
            </w:r>
          </w:p>
        </w:tc>
        <w:tc>
          <w:tcPr>
            <w:tcW w:w="1245" w:type="dxa"/>
            <w:vAlign w:val="center"/>
          </w:tcPr>
          <w:p w14:paraId="5699BBBC" w14:textId="77777777" w:rsidR="004647B9" w:rsidRPr="003C353F" w:rsidRDefault="004647B9" w:rsidP="000E5050">
            <w:pPr>
              <w:spacing w:line="480" w:lineRule="auto"/>
              <w:rPr>
                <w:rFonts w:cstheme="minorHAnsi"/>
              </w:rPr>
            </w:pPr>
          </w:p>
        </w:tc>
        <w:tc>
          <w:tcPr>
            <w:tcW w:w="1995" w:type="dxa"/>
            <w:vAlign w:val="center"/>
          </w:tcPr>
          <w:p w14:paraId="62C3FA74" w14:textId="77777777" w:rsidR="004647B9" w:rsidRPr="003C353F" w:rsidRDefault="004647B9" w:rsidP="000E5050">
            <w:pPr>
              <w:spacing w:line="480" w:lineRule="auto"/>
              <w:rPr>
                <w:rFonts w:cstheme="minorHAnsi"/>
              </w:rPr>
            </w:pPr>
          </w:p>
        </w:tc>
      </w:tr>
      <w:tr w:rsidR="004647B9" w:rsidRPr="003C353F" w14:paraId="719E8375" w14:textId="77777777" w:rsidTr="00D12F9C">
        <w:trPr>
          <w:jc w:val="center"/>
        </w:trPr>
        <w:tc>
          <w:tcPr>
            <w:tcW w:w="1759" w:type="dxa"/>
            <w:vAlign w:val="center"/>
          </w:tcPr>
          <w:p w14:paraId="374F3A98" w14:textId="77777777" w:rsidR="004647B9" w:rsidRPr="003C353F" w:rsidRDefault="004647B9" w:rsidP="000E5050">
            <w:pPr>
              <w:spacing w:line="480" w:lineRule="auto"/>
              <w:rPr>
                <w:rFonts w:cstheme="minorHAnsi"/>
              </w:rPr>
            </w:pPr>
            <w:proofErr w:type="spellStart"/>
            <w:r w:rsidRPr="003C353F">
              <w:rPr>
                <w:rFonts w:cstheme="minorHAnsi"/>
              </w:rPr>
              <w:t>Rabbit</w:t>
            </w:r>
            <w:r w:rsidRPr="0093079E">
              <w:rPr>
                <w:rFonts w:cstheme="minorHAnsi"/>
                <w:vertAlign w:val="superscript"/>
              </w:rPr>
              <w:t>b</w:t>
            </w:r>
            <w:proofErr w:type="spellEnd"/>
          </w:p>
        </w:tc>
        <w:tc>
          <w:tcPr>
            <w:tcW w:w="1350" w:type="dxa"/>
            <w:vAlign w:val="center"/>
          </w:tcPr>
          <w:p w14:paraId="75879BAD" w14:textId="77777777" w:rsidR="004647B9" w:rsidRPr="003C353F" w:rsidRDefault="004647B9" w:rsidP="000E5050">
            <w:pPr>
              <w:spacing w:line="480" w:lineRule="auto"/>
              <w:rPr>
                <w:rFonts w:cstheme="minorHAnsi"/>
              </w:rPr>
            </w:pPr>
            <w:r w:rsidRPr="003C353F">
              <w:rPr>
                <w:rFonts w:cstheme="minorHAnsi"/>
              </w:rPr>
              <w:t>C48</w:t>
            </w:r>
          </w:p>
        </w:tc>
        <w:tc>
          <w:tcPr>
            <w:tcW w:w="1980" w:type="dxa"/>
            <w:vAlign w:val="center"/>
          </w:tcPr>
          <w:p w14:paraId="6E6C4078" w14:textId="77777777" w:rsidR="004647B9" w:rsidRPr="003C353F" w:rsidRDefault="004647B9" w:rsidP="000E5050">
            <w:pPr>
              <w:spacing w:line="480" w:lineRule="auto"/>
              <w:rPr>
                <w:rFonts w:cstheme="minorHAnsi"/>
              </w:rPr>
            </w:pPr>
            <w:r w:rsidRPr="003C353F">
              <w:rPr>
                <w:rFonts w:cstheme="minorHAnsi"/>
              </w:rPr>
              <w:t>RabbSINE-131F-AG</w:t>
            </w:r>
          </w:p>
        </w:tc>
        <w:tc>
          <w:tcPr>
            <w:tcW w:w="1440" w:type="dxa"/>
            <w:vAlign w:val="center"/>
          </w:tcPr>
          <w:p w14:paraId="49F228EA" w14:textId="77777777" w:rsidR="004647B9" w:rsidRPr="003C353F" w:rsidRDefault="004647B9" w:rsidP="000E5050">
            <w:pPr>
              <w:spacing w:line="480" w:lineRule="auto"/>
              <w:rPr>
                <w:rFonts w:cstheme="minorHAnsi"/>
              </w:rPr>
            </w:pPr>
          </w:p>
        </w:tc>
        <w:tc>
          <w:tcPr>
            <w:tcW w:w="4008" w:type="dxa"/>
            <w:vAlign w:val="center"/>
          </w:tcPr>
          <w:p w14:paraId="6A187372"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ggaaggcagtggaggat</w:t>
            </w:r>
          </w:p>
        </w:tc>
        <w:tc>
          <w:tcPr>
            <w:tcW w:w="1245" w:type="dxa"/>
            <w:vAlign w:val="center"/>
          </w:tcPr>
          <w:p w14:paraId="4711BF78"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9</w:t>
            </w:r>
            <w:r w:rsidRPr="003C353F">
              <w:rPr>
                <w:rFonts w:cstheme="minorHAnsi"/>
              </w:rPr>
              <w:t xml:space="preserve"> ng/µl</w:t>
            </w:r>
          </w:p>
        </w:tc>
        <w:tc>
          <w:tcPr>
            <w:tcW w:w="1995" w:type="dxa"/>
            <w:vAlign w:val="center"/>
          </w:tcPr>
          <w:p w14:paraId="0EEB3D62" w14:textId="77777777" w:rsidR="004647B9" w:rsidRPr="003C353F" w:rsidRDefault="004647B9" w:rsidP="000E5050">
            <w:pPr>
              <w:spacing w:line="480" w:lineRule="auto"/>
              <w:rPr>
                <w:rFonts w:cstheme="minorHAnsi"/>
                <w:i/>
              </w:rPr>
            </w:pPr>
            <w:r w:rsidRPr="003C353F">
              <w:rPr>
                <w:rFonts w:cstheme="minorHAnsi"/>
                <w:i/>
              </w:rPr>
              <w:t>Lagomorpha</w:t>
            </w:r>
          </w:p>
        </w:tc>
      </w:tr>
      <w:tr w:rsidR="004647B9" w:rsidRPr="003C353F" w14:paraId="5E80F125" w14:textId="77777777" w:rsidTr="00D12F9C">
        <w:trPr>
          <w:jc w:val="center"/>
        </w:trPr>
        <w:tc>
          <w:tcPr>
            <w:tcW w:w="1759" w:type="dxa"/>
            <w:vAlign w:val="center"/>
          </w:tcPr>
          <w:p w14:paraId="69261BCF" w14:textId="77777777" w:rsidR="004647B9" w:rsidRPr="003C353F" w:rsidRDefault="004647B9" w:rsidP="000E5050">
            <w:pPr>
              <w:spacing w:line="480" w:lineRule="auto"/>
              <w:rPr>
                <w:rFonts w:cstheme="minorHAnsi"/>
              </w:rPr>
            </w:pPr>
          </w:p>
        </w:tc>
        <w:tc>
          <w:tcPr>
            <w:tcW w:w="1350" w:type="dxa"/>
            <w:vAlign w:val="center"/>
          </w:tcPr>
          <w:p w14:paraId="7605BB39" w14:textId="77777777" w:rsidR="004647B9" w:rsidRPr="003C353F" w:rsidRDefault="004647B9" w:rsidP="000E5050">
            <w:pPr>
              <w:spacing w:line="480" w:lineRule="auto"/>
              <w:rPr>
                <w:rFonts w:cstheme="minorHAnsi"/>
              </w:rPr>
            </w:pPr>
          </w:p>
        </w:tc>
        <w:tc>
          <w:tcPr>
            <w:tcW w:w="1980" w:type="dxa"/>
            <w:vAlign w:val="center"/>
          </w:tcPr>
          <w:p w14:paraId="54EC708B" w14:textId="77777777" w:rsidR="004647B9" w:rsidRPr="003C353F" w:rsidRDefault="004647B9" w:rsidP="000E5050">
            <w:pPr>
              <w:spacing w:line="480" w:lineRule="auto"/>
              <w:rPr>
                <w:rFonts w:cstheme="minorHAnsi"/>
              </w:rPr>
            </w:pPr>
            <w:r w:rsidRPr="003C353F">
              <w:rPr>
                <w:rFonts w:cstheme="minorHAnsi"/>
              </w:rPr>
              <w:t>RabbSINE-196R-TGG</w:t>
            </w:r>
          </w:p>
        </w:tc>
        <w:tc>
          <w:tcPr>
            <w:tcW w:w="1440" w:type="dxa"/>
            <w:vAlign w:val="center"/>
          </w:tcPr>
          <w:p w14:paraId="0DA661A3" w14:textId="77777777" w:rsidR="004647B9" w:rsidRPr="003C353F" w:rsidRDefault="004647B9" w:rsidP="000E5050">
            <w:pPr>
              <w:spacing w:line="480" w:lineRule="auto"/>
              <w:rPr>
                <w:rFonts w:cstheme="minorHAnsi"/>
              </w:rPr>
            </w:pPr>
          </w:p>
        </w:tc>
        <w:tc>
          <w:tcPr>
            <w:tcW w:w="4008" w:type="dxa"/>
            <w:vAlign w:val="center"/>
          </w:tcPr>
          <w:p w14:paraId="42FC5539"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ggtgcttcctcctggtct</w:t>
            </w:r>
          </w:p>
        </w:tc>
        <w:tc>
          <w:tcPr>
            <w:tcW w:w="1245" w:type="dxa"/>
            <w:vAlign w:val="center"/>
          </w:tcPr>
          <w:p w14:paraId="655E4F96" w14:textId="77777777" w:rsidR="004647B9" w:rsidRPr="003C353F" w:rsidRDefault="004647B9" w:rsidP="000E5050">
            <w:pPr>
              <w:spacing w:line="480" w:lineRule="auto"/>
              <w:rPr>
                <w:rFonts w:cstheme="minorHAnsi"/>
              </w:rPr>
            </w:pPr>
          </w:p>
        </w:tc>
        <w:tc>
          <w:tcPr>
            <w:tcW w:w="1995" w:type="dxa"/>
            <w:vAlign w:val="center"/>
          </w:tcPr>
          <w:p w14:paraId="6E200C33" w14:textId="77777777" w:rsidR="004647B9" w:rsidRPr="003C353F" w:rsidRDefault="004647B9" w:rsidP="000E5050">
            <w:pPr>
              <w:spacing w:line="480" w:lineRule="auto"/>
              <w:rPr>
                <w:rFonts w:cstheme="minorHAnsi"/>
              </w:rPr>
            </w:pPr>
          </w:p>
        </w:tc>
      </w:tr>
      <w:tr w:rsidR="004647B9" w:rsidRPr="003C353F" w14:paraId="1B61F902" w14:textId="77777777" w:rsidTr="00D12F9C">
        <w:trPr>
          <w:jc w:val="center"/>
        </w:trPr>
        <w:tc>
          <w:tcPr>
            <w:tcW w:w="1759" w:type="dxa"/>
            <w:vAlign w:val="center"/>
          </w:tcPr>
          <w:p w14:paraId="13AFF295" w14:textId="77777777" w:rsidR="004647B9" w:rsidRPr="003C353F" w:rsidRDefault="004647B9" w:rsidP="000E5050">
            <w:pPr>
              <w:spacing w:line="480" w:lineRule="auto"/>
              <w:rPr>
                <w:rFonts w:cstheme="minorHAnsi"/>
              </w:rPr>
            </w:pPr>
          </w:p>
        </w:tc>
        <w:tc>
          <w:tcPr>
            <w:tcW w:w="1350" w:type="dxa"/>
            <w:vAlign w:val="center"/>
          </w:tcPr>
          <w:p w14:paraId="5FFA054F" w14:textId="77777777" w:rsidR="004647B9" w:rsidRPr="003C353F" w:rsidRDefault="004647B9" w:rsidP="000E5050">
            <w:pPr>
              <w:spacing w:line="480" w:lineRule="auto"/>
              <w:rPr>
                <w:rFonts w:cstheme="minorHAnsi"/>
              </w:rPr>
            </w:pPr>
          </w:p>
        </w:tc>
        <w:tc>
          <w:tcPr>
            <w:tcW w:w="1980" w:type="dxa"/>
            <w:vAlign w:val="center"/>
          </w:tcPr>
          <w:p w14:paraId="15AA96F8" w14:textId="77777777" w:rsidR="004647B9" w:rsidRPr="003C353F" w:rsidRDefault="004647B9" w:rsidP="000E5050">
            <w:pPr>
              <w:spacing w:line="480" w:lineRule="auto"/>
              <w:rPr>
                <w:rFonts w:cstheme="minorHAnsi"/>
              </w:rPr>
            </w:pPr>
            <w:r w:rsidRPr="003C353F">
              <w:rPr>
                <w:rFonts w:cstheme="minorHAnsi"/>
              </w:rPr>
              <w:t>RabbSINE-167P</w:t>
            </w:r>
          </w:p>
        </w:tc>
        <w:tc>
          <w:tcPr>
            <w:tcW w:w="1440" w:type="dxa"/>
            <w:vAlign w:val="center"/>
          </w:tcPr>
          <w:p w14:paraId="4C6E77D1" w14:textId="77777777" w:rsidR="004647B9" w:rsidRPr="003C353F" w:rsidRDefault="004647B9" w:rsidP="000E5050">
            <w:pPr>
              <w:spacing w:line="480" w:lineRule="auto"/>
              <w:rPr>
                <w:rFonts w:cstheme="minorHAnsi"/>
              </w:rPr>
            </w:pPr>
            <w:r w:rsidRPr="003C353F">
              <w:rPr>
                <w:rFonts w:cstheme="minorHAnsi"/>
              </w:rPr>
              <w:t>Cy5</w:t>
            </w:r>
          </w:p>
        </w:tc>
        <w:tc>
          <w:tcPr>
            <w:tcW w:w="4008" w:type="dxa"/>
            <w:vAlign w:val="center"/>
          </w:tcPr>
          <w:p w14:paraId="44F770F4"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GGCCCTGCACCCCATGG</w:t>
            </w:r>
          </w:p>
        </w:tc>
        <w:tc>
          <w:tcPr>
            <w:tcW w:w="1245" w:type="dxa"/>
            <w:vAlign w:val="center"/>
          </w:tcPr>
          <w:p w14:paraId="63B52D49" w14:textId="77777777" w:rsidR="004647B9" w:rsidRPr="003C353F" w:rsidRDefault="004647B9" w:rsidP="000E5050">
            <w:pPr>
              <w:spacing w:line="480" w:lineRule="auto"/>
              <w:rPr>
                <w:rFonts w:cstheme="minorHAnsi"/>
              </w:rPr>
            </w:pPr>
          </w:p>
        </w:tc>
        <w:tc>
          <w:tcPr>
            <w:tcW w:w="1995" w:type="dxa"/>
            <w:vAlign w:val="center"/>
          </w:tcPr>
          <w:p w14:paraId="389731E5" w14:textId="77777777" w:rsidR="004647B9" w:rsidRPr="003C353F" w:rsidRDefault="004647B9" w:rsidP="000E5050">
            <w:pPr>
              <w:spacing w:line="480" w:lineRule="auto"/>
              <w:rPr>
                <w:rFonts w:cstheme="minorHAnsi"/>
              </w:rPr>
            </w:pPr>
          </w:p>
        </w:tc>
      </w:tr>
      <w:tr w:rsidR="004647B9" w:rsidRPr="003C353F" w14:paraId="47CC9027" w14:textId="77777777" w:rsidTr="00D12F9C">
        <w:trPr>
          <w:jc w:val="center"/>
        </w:trPr>
        <w:tc>
          <w:tcPr>
            <w:tcW w:w="1759" w:type="dxa"/>
            <w:vAlign w:val="center"/>
          </w:tcPr>
          <w:p w14:paraId="189A7AE6" w14:textId="77777777" w:rsidR="004647B9" w:rsidRPr="003C353F" w:rsidRDefault="004647B9" w:rsidP="000E5050">
            <w:pPr>
              <w:spacing w:line="480" w:lineRule="auto"/>
              <w:rPr>
                <w:rFonts w:cstheme="minorHAnsi"/>
              </w:rPr>
            </w:pPr>
            <w:proofErr w:type="spellStart"/>
            <w:r w:rsidRPr="003C353F">
              <w:rPr>
                <w:rFonts w:cstheme="minorHAnsi"/>
              </w:rPr>
              <w:t>Vole</w:t>
            </w:r>
            <w:r w:rsidRPr="0093079E">
              <w:rPr>
                <w:rFonts w:cstheme="minorHAnsi"/>
                <w:vertAlign w:val="superscript"/>
              </w:rPr>
              <w:t>b</w:t>
            </w:r>
            <w:proofErr w:type="spellEnd"/>
          </w:p>
        </w:tc>
        <w:tc>
          <w:tcPr>
            <w:tcW w:w="1350" w:type="dxa"/>
            <w:vAlign w:val="center"/>
          </w:tcPr>
          <w:p w14:paraId="796993BB" w14:textId="77777777" w:rsidR="004647B9" w:rsidRPr="003C353F" w:rsidRDefault="004647B9" w:rsidP="000E5050">
            <w:pPr>
              <w:spacing w:line="480" w:lineRule="auto"/>
              <w:rPr>
                <w:rFonts w:cstheme="minorHAnsi"/>
              </w:rPr>
            </w:pPr>
            <w:r w:rsidRPr="003C353F">
              <w:rPr>
                <w:rFonts w:cstheme="minorHAnsi"/>
              </w:rPr>
              <w:t>B2</w:t>
            </w:r>
          </w:p>
        </w:tc>
        <w:tc>
          <w:tcPr>
            <w:tcW w:w="1980" w:type="dxa"/>
            <w:vAlign w:val="center"/>
          </w:tcPr>
          <w:p w14:paraId="62556664" w14:textId="77777777" w:rsidR="004647B9" w:rsidRPr="003C353F" w:rsidRDefault="004647B9" w:rsidP="000E5050">
            <w:pPr>
              <w:spacing w:line="480" w:lineRule="auto"/>
              <w:rPr>
                <w:rFonts w:cstheme="minorHAnsi"/>
              </w:rPr>
            </w:pPr>
            <w:r w:rsidRPr="003C353F">
              <w:rPr>
                <w:rFonts w:cstheme="minorHAnsi"/>
              </w:rPr>
              <w:t>MicrB2SINE-55F</w:t>
            </w:r>
          </w:p>
        </w:tc>
        <w:tc>
          <w:tcPr>
            <w:tcW w:w="1440" w:type="dxa"/>
            <w:vAlign w:val="center"/>
          </w:tcPr>
          <w:p w14:paraId="0145F51B" w14:textId="77777777" w:rsidR="004647B9" w:rsidRPr="003C353F" w:rsidRDefault="004647B9" w:rsidP="000E5050">
            <w:pPr>
              <w:spacing w:line="480" w:lineRule="auto"/>
              <w:rPr>
                <w:rFonts w:cstheme="minorHAnsi"/>
              </w:rPr>
            </w:pPr>
          </w:p>
        </w:tc>
        <w:tc>
          <w:tcPr>
            <w:tcW w:w="4008" w:type="dxa"/>
            <w:vAlign w:val="center"/>
          </w:tcPr>
          <w:p w14:paraId="73D8BA10"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TGAGTTCAATTCCCAGCAAC</w:t>
            </w:r>
          </w:p>
        </w:tc>
        <w:tc>
          <w:tcPr>
            <w:tcW w:w="1245" w:type="dxa"/>
            <w:vAlign w:val="center"/>
          </w:tcPr>
          <w:p w14:paraId="5C66ECED"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7</w:t>
            </w:r>
            <w:r w:rsidRPr="003C353F">
              <w:rPr>
                <w:rFonts w:cstheme="minorHAnsi"/>
              </w:rPr>
              <w:t xml:space="preserve"> ng/µl</w:t>
            </w:r>
          </w:p>
        </w:tc>
        <w:tc>
          <w:tcPr>
            <w:tcW w:w="1995" w:type="dxa"/>
            <w:vAlign w:val="center"/>
          </w:tcPr>
          <w:p w14:paraId="739C21E0" w14:textId="77777777" w:rsidR="004647B9" w:rsidRPr="003C353F" w:rsidRDefault="004647B9" w:rsidP="000E5050">
            <w:pPr>
              <w:spacing w:line="480" w:lineRule="auto"/>
              <w:rPr>
                <w:rFonts w:cstheme="minorHAnsi"/>
              </w:rPr>
            </w:pPr>
            <w:proofErr w:type="spellStart"/>
            <w:r w:rsidRPr="003C353F">
              <w:rPr>
                <w:rFonts w:cstheme="minorHAnsi"/>
                <w:i/>
              </w:rPr>
              <w:t>Arvoclinae</w:t>
            </w:r>
            <w:r w:rsidRPr="0093079E">
              <w:rPr>
                <w:rFonts w:cstheme="minorHAnsi"/>
                <w:vertAlign w:val="superscript"/>
              </w:rPr>
              <w:t>c</w:t>
            </w:r>
            <w:proofErr w:type="spellEnd"/>
          </w:p>
        </w:tc>
      </w:tr>
      <w:tr w:rsidR="004647B9" w:rsidRPr="003C353F" w14:paraId="2B15E913" w14:textId="77777777" w:rsidTr="00D12F9C">
        <w:trPr>
          <w:jc w:val="center"/>
        </w:trPr>
        <w:tc>
          <w:tcPr>
            <w:tcW w:w="1759" w:type="dxa"/>
            <w:vAlign w:val="center"/>
          </w:tcPr>
          <w:p w14:paraId="0DC2F2BA" w14:textId="77777777" w:rsidR="004647B9" w:rsidRPr="003C353F" w:rsidRDefault="004647B9" w:rsidP="000E5050">
            <w:pPr>
              <w:spacing w:line="480" w:lineRule="auto"/>
              <w:rPr>
                <w:rFonts w:cstheme="minorHAnsi"/>
              </w:rPr>
            </w:pPr>
          </w:p>
        </w:tc>
        <w:tc>
          <w:tcPr>
            <w:tcW w:w="1350" w:type="dxa"/>
            <w:vAlign w:val="center"/>
          </w:tcPr>
          <w:p w14:paraId="0AE672C9" w14:textId="77777777" w:rsidR="004647B9" w:rsidRPr="003C353F" w:rsidRDefault="004647B9" w:rsidP="000E5050">
            <w:pPr>
              <w:spacing w:line="480" w:lineRule="auto"/>
              <w:rPr>
                <w:rFonts w:cstheme="minorHAnsi"/>
              </w:rPr>
            </w:pPr>
          </w:p>
        </w:tc>
        <w:tc>
          <w:tcPr>
            <w:tcW w:w="1980" w:type="dxa"/>
            <w:vAlign w:val="center"/>
          </w:tcPr>
          <w:p w14:paraId="45CE38C0" w14:textId="77777777" w:rsidR="004647B9" w:rsidRPr="003C353F" w:rsidRDefault="004647B9" w:rsidP="000E5050">
            <w:pPr>
              <w:spacing w:line="480" w:lineRule="auto"/>
              <w:rPr>
                <w:rFonts w:cstheme="minorHAnsi"/>
              </w:rPr>
            </w:pPr>
            <w:r w:rsidRPr="003C353F">
              <w:rPr>
                <w:rFonts w:cstheme="minorHAnsi"/>
              </w:rPr>
              <w:t>MicrB2SINE-160R</w:t>
            </w:r>
          </w:p>
        </w:tc>
        <w:tc>
          <w:tcPr>
            <w:tcW w:w="1440" w:type="dxa"/>
            <w:vAlign w:val="center"/>
          </w:tcPr>
          <w:p w14:paraId="1363EC47" w14:textId="77777777" w:rsidR="004647B9" w:rsidRPr="003C353F" w:rsidRDefault="004647B9" w:rsidP="000E5050">
            <w:pPr>
              <w:spacing w:line="480" w:lineRule="auto"/>
              <w:rPr>
                <w:rFonts w:cstheme="minorHAnsi"/>
              </w:rPr>
            </w:pPr>
          </w:p>
        </w:tc>
        <w:tc>
          <w:tcPr>
            <w:tcW w:w="4008" w:type="dxa"/>
            <w:vAlign w:val="center"/>
          </w:tcPr>
          <w:p w14:paraId="7B6C210D"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TGTATACAATATTCTGTCTGTGTG</w:t>
            </w:r>
          </w:p>
        </w:tc>
        <w:tc>
          <w:tcPr>
            <w:tcW w:w="1245" w:type="dxa"/>
            <w:vAlign w:val="center"/>
          </w:tcPr>
          <w:p w14:paraId="7E3CF7F0" w14:textId="77777777" w:rsidR="004647B9" w:rsidRPr="003C353F" w:rsidRDefault="004647B9" w:rsidP="000E5050">
            <w:pPr>
              <w:spacing w:line="480" w:lineRule="auto"/>
              <w:rPr>
                <w:rFonts w:cstheme="minorHAnsi"/>
              </w:rPr>
            </w:pPr>
          </w:p>
        </w:tc>
        <w:tc>
          <w:tcPr>
            <w:tcW w:w="1995" w:type="dxa"/>
            <w:vAlign w:val="center"/>
          </w:tcPr>
          <w:p w14:paraId="0400BB16" w14:textId="77777777" w:rsidR="004647B9" w:rsidRPr="003C353F" w:rsidRDefault="004647B9" w:rsidP="000E5050">
            <w:pPr>
              <w:spacing w:line="480" w:lineRule="auto"/>
              <w:rPr>
                <w:rFonts w:cstheme="minorHAnsi"/>
              </w:rPr>
            </w:pPr>
          </w:p>
        </w:tc>
      </w:tr>
      <w:tr w:rsidR="004647B9" w:rsidRPr="003C353F" w14:paraId="1084A2BC" w14:textId="77777777" w:rsidTr="00D12F9C">
        <w:trPr>
          <w:jc w:val="center"/>
        </w:trPr>
        <w:tc>
          <w:tcPr>
            <w:tcW w:w="1759" w:type="dxa"/>
            <w:vAlign w:val="center"/>
          </w:tcPr>
          <w:p w14:paraId="029B4C95" w14:textId="77777777" w:rsidR="004647B9" w:rsidRPr="003C353F" w:rsidRDefault="004647B9" w:rsidP="000E5050">
            <w:pPr>
              <w:spacing w:line="480" w:lineRule="auto"/>
              <w:rPr>
                <w:rFonts w:cstheme="minorHAnsi"/>
              </w:rPr>
            </w:pPr>
          </w:p>
        </w:tc>
        <w:tc>
          <w:tcPr>
            <w:tcW w:w="1350" w:type="dxa"/>
            <w:vAlign w:val="center"/>
          </w:tcPr>
          <w:p w14:paraId="1AD598F8" w14:textId="77777777" w:rsidR="004647B9" w:rsidRPr="003C353F" w:rsidRDefault="004647B9" w:rsidP="000E5050">
            <w:pPr>
              <w:spacing w:line="480" w:lineRule="auto"/>
              <w:rPr>
                <w:rFonts w:cstheme="minorHAnsi"/>
              </w:rPr>
            </w:pPr>
          </w:p>
        </w:tc>
        <w:tc>
          <w:tcPr>
            <w:tcW w:w="1980" w:type="dxa"/>
            <w:vAlign w:val="center"/>
          </w:tcPr>
          <w:p w14:paraId="0F5A155A" w14:textId="77777777" w:rsidR="004647B9" w:rsidRPr="003C353F" w:rsidRDefault="004647B9" w:rsidP="000E5050">
            <w:pPr>
              <w:spacing w:line="480" w:lineRule="auto"/>
              <w:rPr>
                <w:rFonts w:cstheme="minorHAnsi"/>
              </w:rPr>
            </w:pPr>
            <w:r w:rsidRPr="003C353F">
              <w:rPr>
                <w:rFonts w:cstheme="minorHAnsi"/>
              </w:rPr>
              <w:t>MicrB2SINE-</w:t>
            </w:r>
            <w:r w:rsidRPr="003C353F">
              <w:rPr>
                <w:rFonts w:cstheme="minorHAnsi"/>
              </w:rPr>
              <w:lastRenderedPageBreak/>
              <w:t>160RCA</w:t>
            </w:r>
          </w:p>
        </w:tc>
        <w:tc>
          <w:tcPr>
            <w:tcW w:w="1440" w:type="dxa"/>
            <w:vAlign w:val="center"/>
          </w:tcPr>
          <w:p w14:paraId="0DF1CB1B" w14:textId="77777777" w:rsidR="004647B9" w:rsidRPr="003C353F" w:rsidRDefault="004647B9" w:rsidP="000E5050">
            <w:pPr>
              <w:spacing w:line="480" w:lineRule="auto"/>
              <w:rPr>
                <w:rFonts w:cstheme="minorHAnsi"/>
              </w:rPr>
            </w:pPr>
          </w:p>
        </w:tc>
        <w:tc>
          <w:tcPr>
            <w:tcW w:w="4008" w:type="dxa"/>
            <w:vAlign w:val="center"/>
          </w:tcPr>
          <w:p w14:paraId="10098123"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TGTATACAATATTCTGTCTGCATG</w:t>
            </w:r>
          </w:p>
        </w:tc>
        <w:tc>
          <w:tcPr>
            <w:tcW w:w="1245" w:type="dxa"/>
            <w:vAlign w:val="center"/>
          </w:tcPr>
          <w:p w14:paraId="57ABC347" w14:textId="77777777" w:rsidR="004647B9" w:rsidRPr="003C353F" w:rsidRDefault="004647B9" w:rsidP="000E5050">
            <w:pPr>
              <w:spacing w:line="480" w:lineRule="auto"/>
              <w:rPr>
                <w:rFonts w:cstheme="minorHAnsi"/>
              </w:rPr>
            </w:pPr>
          </w:p>
        </w:tc>
        <w:tc>
          <w:tcPr>
            <w:tcW w:w="1995" w:type="dxa"/>
            <w:vAlign w:val="center"/>
          </w:tcPr>
          <w:p w14:paraId="736F5108" w14:textId="77777777" w:rsidR="004647B9" w:rsidRPr="003C353F" w:rsidRDefault="004647B9" w:rsidP="000E5050">
            <w:pPr>
              <w:spacing w:line="480" w:lineRule="auto"/>
              <w:rPr>
                <w:rFonts w:cstheme="minorHAnsi"/>
              </w:rPr>
            </w:pPr>
          </w:p>
        </w:tc>
      </w:tr>
      <w:tr w:rsidR="004647B9" w:rsidRPr="003C353F" w14:paraId="311F9A9F" w14:textId="77777777" w:rsidTr="00D12F9C">
        <w:trPr>
          <w:jc w:val="center"/>
        </w:trPr>
        <w:tc>
          <w:tcPr>
            <w:tcW w:w="1759" w:type="dxa"/>
            <w:tcBorders>
              <w:bottom w:val="single" w:sz="4" w:space="0" w:color="auto"/>
            </w:tcBorders>
            <w:vAlign w:val="center"/>
          </w:tcPr>
          <w:p w14:paraId="4B63BF77" w14:textId="77777777" w:rsidR="004647B9" w:rsidRPr="003C353F" w:rsidRDefault="004647B9" w:rsidP="000E5050">
            <w:pPr>
              <w:spacing w:line="480" w:lineRule="auto"/>
              <w:rPr>
                <w:rFonts w:cstheme="minorHAnsi"/>
              </w:rPr>
            </w:pPr>
          </w:p>
        </w:tc>
        <w:tc>
          <w:tcPr>
            <w:tcW w:w="1350" w:type="dxa"/>
            <w:tcBorders>
              <w:bottom w:val="single" w:sz="4" w:space="0" w:color="auto"/>
            </w:tcBorders>
            <w:vAlign w:val="center"/>
          </w:tcPr>
          <w:p w14:paraId="4CB528C6" w14:textId="77777777" w:rsidR="004647B9" w:rsidRPr="003C353F" w:rsidRDefault="004647B9" w:rsidP="000E5050">
            <w:pPr>
              <w:spacing w:line="480" w:lineRule="auto"/>
              <w:rPr>
                <w:rFonts w:cstheme="minorHAnsi"/>
              </w:rPr>
            </w:pPr>
          </w:p>
        </w:tc>
        <w:tc>
          <w:tcPr>
            <w:tcW w:w="1980" w:type="dxa"/>
            <w:tcBorders>
              <w:bottom w:val="single" w:sz="4" w:space="0" w:color="auto"/>
            </w:tcBorders>
            <w:vAlign w:val="center"/>
          </w:tcPr>
          <w:p w14:paraId="5CEA0706" w14:textId="77777777" w:rsidR="004647B9" w:rsidRPr="003C353F" w:rsidRDefault="004647B9" w:rsidP="000E5050">
            <w:pPr>
              <w:spacing w:line="480" w:lineRule="auto"/>
              <w:rPr>
                <w:rFonts w:cstheme="minorHAnsi"/>
              </w:rPr>
            </w:pPr>
            <w:r w:rsidRPr="003C353F">
              <w:rPr>
                <w:rFonts w:cstheme="minorHAnsi"/>
              </w:rPr>
              <w:t>MicroB2SINE-113P</w:t>
            </w:r>
          </w:p>
        </w:tc>
        <w:tc>
          <w:tcPr>
            <w:tcW w:w="1440" w:type="dxa"/>
            <w:tcBorders>
              <w:bottom w:val="single" w:sz="4" w:space="0" w:color="auto"/>
            </w:tcBorders>
            <w:vAlign w:val="center"/>
          </w:tcPr>
          <w:p w14:paraId="191C5BE1" w14:textId="77777777" w:rsidR="004647B9" w:rsidRPr="003C353F" w:rsidRDefault="004647B9" w:rsidP="000E5050">
            <w:pPr>
              <w:spacing w:line="480" w:lineRule="auto"/>
              <w:rPr>
                <w:rFonts w:cstheme="minorHAnsi"/>
              </w:rPr>
            </w:pPr>
            <w:r w:rsidRPr="003C353F">
              <w:rPr>
                <w:rFonts w:cstheme="minorHAnsi"/>
              </w:rPr>
              <w:t>HEX</w:t>
            </w:r>
          </w:p>
        </w:tc>
        <w:tc>
          <w:tcPr>
            <w:tcW w:w="4008" w:type="dxa"/>
            <w:tcBorders>
              <w:bottom w:val="single" w:sz="4" w:space="0" w:color="auto"/>
            </w:tcBorders>
            <w:vAlign w:val="center"/>
          </w:tcPr>
          <w:p w14:paraId="6FFD9363"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CCCTCTTCTGGCCTGCAGA</w:t>
            </w:r>
          </w:p>
        </w:tc>
        <w:tc>
          <w:tcPr>
            <w:tcW w:w="1245" w:type="dxa"/>
            <w:tcBorders>
              <w:bottom w:val="single" w:sz="4" w:space="0" w:color="auto"/>
            </w:tcBorders>
            <w:vAlign w:val="center"/>
          </w:tcPr>
          <w:p w14:paraId="6E0C3632" w14:textId="77777777" w:rsidR="004647B9" w:rsidRPr="003C353F" w:rsidRDefault="004647B9" w:rsidP="000E5050">
            <w:pPr>
              <w:spacing w:line="480" w:lineRule="auto"/>
              <w:rPr>
                <w:rFonts w:cstheme="minorHAnsi"/>
              </w:rPr>
            </w:pPr>
          </w:p>
        </w:tc>
        <w:tc>
          <w:tcPr>
            <w:tcW w:w="1995" w:type="dxa"/>
            <w:tcBorders>
              <w:bottom w:val="single" w:sz="4" w:space="0" w:color="auto"/>
            </w:tcBorders>
            <w:vAlign w:val="center"/>
          </w:tcPr>
          <w:p w14:paraId="65881878" w14:textId="77777777" w:rsidR="004647B9" w:rsidRPr="003C353F" w:rsidRDefault="004647B9" w:rsidP="000E5050">
            <w:pPr>
              <w:spacing w:line="480" w:lineRule="auto"/>
              <w:rPr>
                <w:rFonts w:cstheme="minorHAnsi"/>
              </w:rPr>
            </w:pPr>
          </w:p>
        </w:tc>
      </w:tr>
      <w:tr w:rsidR="004647B9" w:rsidRPr="003C353F" w14:paraId="25B954DF" w14:textId="77777777" w:rsidTr="00D12F9C">
        <w:trPr>
          <w:jc w:val="center"/>
        </w:trPr>
        <w:tc>
          <w:tcPr>
            <w:tcW w:w="3109" w:type="dxa"/>
            <w:gridSpan w:val="2"/>
            <w:tcBorders>
              <w:top w:val="single" w:sz="4" w:space="0" w:color="auto"/>
            </w:tcBorders>
            <w:vAlign w:val="center"/>
          </w:tcPr>
          <w:p w14:paraId="247B963D" w14:textId="77777777" w:rsidR="004647B9" w:rsidRPr="003C353F" w:rsidRDefault="004647B9" w:rsidP="000E5050">
            <w:pPr>
              <w:spacing w:line="480" w:lineRule="auto"/>
              <w:rPr>
                <w:rFonts w:cstheme="minorHAnsi"/>
                <w:u w:val="single"/>
              </w:rPr>
            </w:pPr>
            <w:r w:rsidRPr="003C353F">
              <w:rPr>
                <w:rFonts w:cstheme="minorHAnsi"/>
                <w:u w:val="single"/>
              </w:rPr>
              <w:t>Multiplex 2</w:t>
            </w:r>
          </w:p>
        </w:tc>
        <w:tc>
          <w:tcPr>
            <w:tcW w:w="1980" w:type="dxa"/>
            <w:tcBorders>
              <w:top w:val="single" w:sz="4" w:space="0" w:color="auto"/>
            </w:tcBorders>
            <w:vAlign w:val="center"/>
          </w:tcPr>
          <w:p w14:paraId="343F58C9" w14:textId="77777777" w:rsidR="004647B9" w:rsidRPr="003C353F" w:rsidRDefault="004647B9" w:rsidP="000E5050">
            <w:pPr>
              <w:spacing w:line="480" w:lineRule="auto"/>
              <w:rPr>
                <w:rFonts w:cstheme="minorHAnsi"/>
              </w:rPr>
            </w:pPr>
          </w:p>
        </w:tc>
        <w:tc>
          <w:tcPr>
            <w:tcW w:w="1440" w:type="dxa"/>
            <w:tcBorders>
              <w:top w:val="single" w:sz="4" w:space="0" w:color="auto"/>
            </w:tcBorders>
            <w:vAlign w:val="center"/>
          </w:tcPr>
          <w:p w14:paraId="7D3DDA74" w14:textId="77777777" w:rsidR="004647B9" w:rsidRPr="003C353F" w:rsidRDefault="004647B9" w:rsidP="000E5050">
            <w:pPr>
              <w:spacing w:line="480" w:lineRule="auto"/>
              <w:rPr>
                <w:rFonts w:cstheme="minorHAnsi"/>
              </w:rPr>
            </w:pPr>
          </w:p>
        </w:tc>
        <w:tc>
          <w:tcPr>
            <w:tcW w:w="4008" w:type="dxa"/>
            <w:tcBorders>
              <w:top w:val="single" w:sz="4" w:space="0" w:color="auto"/>
            </w:tcBorders>
            <w:vAlign w:val="center"/>
          </w:tcPr>
          <w:p w14:paraId="48F28043" w14:textId="77777777" w:rsidR="004647B9" w:rsidRPr="003C353F" w:rsidRDefault="004647B9" w:rsidP="000E5050">
            <w:pPr>
              <w:pStyle w:val="NoSpacing"/>
              <w:spacing w:line="480" w:lineRule="auto"/>
              <w:rPr>
                <w:rFonts w:asciiTheme="minorHAnsi" w:hAnsiTheme="minorHAnsi" w:cstheme="minorHAnsi"/>
                <w:sz w:val="22"/>
                <w:szCs w:val="22"/>
              </w:rPr>
            </w:pPr>
          </w:p>
        </w:tc>
        <w:tc>
          <w:tcPr>
            <w:tcW w:w="1245" w:type="dxa"/>
            <w:tcBorders>
              <w:top w:val="single" w:sz="4" w:space="0" w:color="auto"/>
            </w:tcBorders>
            <w:vAlign w:val="center"/>
          </w:tcPr>
          <w:p w14:paraId="1A2F6861" w14:textId="77777777" w:rsidR="004647B9" w:rsidRPr="003C353F" w:rsidRDefault="004647B9" w:rsidP="000E5050">
            <w:pPr>
              <w:spacing w:line="480" w:lineRule="auto"/>
              <w:rPr>
                <w:rFonts w:cstheme="minorHAnsi"/>
              </w:rPr>
            </w:pPr>
          </w:p>
        </w:tc>
        <w:tc>
          <w:tcPr>
            <w:tcW w:w="1995" w:type="dxa"/>
            <w:tcBorders>
              <w:top w:val="single" w:sz="4" w:space="0" w:color="auto"/>
            </w:tcBorders>
            <w:vAlign w:val="center"/>
          </w:tcPr>
          <w:p w14:paraId="27C40324" w14:textId="77777777" w:rsidR="004647B9" w:rsidRPr="003C353F" w:rsidRDefault="004647B9" w:rsidP="000E5050">
            <w:pPr>
              <w:spacing w:line="480" w:lineRule="auto"/>
              <w:rPr>
                <w:rFonts w:cstheme="minorHAnsi"/>
              </w:rPr>
            </w:pPr>
          </w:p>
        </w:tc>
      </w:tr>
      <w:tr w:rsidR="004647B9" w:rsidRPr="003C353F" w14:paraId="13F8412D" w14:textId="77777777" w:rsidTr="00D12F9C">
        <w:trPr>
          <w:jc w:val="center"/>
        </w:trPr>
        <w:tc>
          <w:tcPr>
            <w:tcW w:w="1759" w:type="dxa"/>
            <w:vAlign w:val="center"/>
          </w:tcPr>
          <w:p w14:paraId="51F9ABDA" w14:textId="77777777" w:rsidR="004647B9" w:rsidRPr="003C353F" w:rsidRDefault="004647B9" w:rsidP="000E5050">
            <w:pPr>
              <w:spacing w:line="480" w:lineRule="auto"/>
              <w:rPr>
                <w:rFonts w:cstheme="minorHAnsi"/>
              </w:rPr>
            </w:pPr>
            <w:proofErr w:type="spellStart"/>
            <w:r w:rsidRPr="003C353F">
              <w:rPr>
                <w:rFonts w:cstheme="minorHAnsi"/>
              </w:rPr>
              <w:t>Shrew</w:t>
            </w:r>
            <w:r w:rsidRPr="0093079E">
              <w:rPr>
                <w:rFonts w:cstheme="minorHAnsi"/>
                <w:vertAlign w:val="superscript"/>
              </w:rPr>
              <w:t>b</w:t>
            </w:r>
            <w:proofErr w:type="spellEnd"/>
          </w:p>
        </w:tc>
        <w:tc>
          <w:tcPr>
            <w:tcW w:w="1350" w:type="dxa"/>
            <w:vAlign w:val="center"/>
          </w:tcPr>
          <w:p w14:paraId="7242B6EA" w14:textId="77777777" w:rsidR="004647B9" w:rsidRPr="003C353F" w:rsidRDefault="004647B9" w:rsidP="000E5050">
            <w:pPr>
              <w:spacing w:line="480" w:lineRule="auto"/>
              <w:rPr>
                <w:rFonts w:cstheme="minorHAnsi"/>
              </w:rPr>
            </w:pPr>
            <w:r w:rsidRPr="003C353F">
              <w:rPr>
                <w:rFonts w:cstheme="minorHAnsi"/>
              </w:rPr>
              <w:t>SA_Ba-325L16</w:t>
            </w:r>
          </w:p>
        </w:tc>
        <w:tc>
          <w:tcPr>
            <w:tcW w:w="1980" w:type="dxa"/>
            <w:vAlign w:val="center"/>
          </w:tcPr>
          <w:p w14:paraId="04701E5B" w14:textId="77777777" w:rsidR="004647B9" w:rsidRPr="003C353F" w:rsidRDefault="004647B9" w:rsidP="000E5050">
            <w:pPr>
              <w:spacing w:line="480" w:lineRule="auto"/>
              <w:rPr>
                <w:rFonts w:cstheme="minorHAnsi"/>
              </w:rPr>
            </w:pPr>
            <w:r w:rsidRPr="003C353F">
              <w:rPr>
                <w:rFonts w:cstheme="minorHAnsi"/>
              </w:rPr>
              <w:t>SorexSINE-164F</w:t>
            </w:r>
          </w:p>
        </w:tc>
        <w:tc>
          <w:tcPr>
            <w:tcW w:w="1440" w:type="dxa"/>
            <w:vAlign w:val="center"/>
          </w:tcPr>
          <w:p w14:paraId="5C493989" w14:textId="77777777" w:rsidR="004647B9" w:rsidRPr="003C353F" w:rsidRDefault="004647B9" w:rsidP="000E5050">
            <w:pPr>
              <w:spacing w:line="480" w:lineRule="auto"/>
              <w:rPr>
                <w:rFonts w:cstheme="minorHAnsi"/>
              </w:rPr>
            </w:pPr>
          </w:p>
        </w:tc>
        <w:tc>
          <w:tcPr>
            <w:tcW w:w="4008" w:type="dxa"/>
            <w:vAlign w:val="center"/>
          </w:tcPr>
          <w:p w14:paraId="00312A9E"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ATTCCCAGCATCCCATATG</w:t>
            </w:r>
          </w:p>
        </w:tc>
        <w:tc>
          <w:tcPr>
            <w:tcW w:w="1245" w:type="dxa"/>
            <w:vAlign w:val="center"/>
          </w:tcPr>
          <w:p w14:paraId="793CADCF"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8</w:t>
            </w:r>
            <w:r w:rsidRPr="003C353F">
              <w:rPr>
                <w:rFonts w:cstheme="minorHAnsi"/>
              </w:rPr>
              <w:t xml:space="preserve"> ng/µl</w:t>
            </w:r>
          </w:p>
        </w:tc>
        <w:tc>
          <w:tcPr>
            <w:tcW w:w="1995" w:type="dxa"/>
            <w:vAlign w:val="center"/>
          </w:tcPr>
          <w:p w14:paraId="27E4EA2B" w14:textId="77777777" w:rsidR="004647B9" w:rsidRPr="003C353F" w:rsidRDefault="004647B9" w:rsidP="000E5050">
            <w:pPr>
              <w:spacing w:line="480" w:lineRule="auto"/>
              <w:rPr>
                <w:rFonts w:cstheme="minorHAnsi"/>
                <w:i/>
                <w:color w:val="4D5156"/>
                <w:shd w:val="clear" w:color="auto" w:fill="FFFFFF"/>
              </w:rPr>
            </w:pPr>
            <w:proofErr w:type="spellStart"/>
            <w:r w:rsidRPr="003C353F">
              <w:rPr>
                <w:rFonts w:cstheme="minorHAnsi"/>
                <w:i/>
              </w:rPr>
              <w:t>Soricidae</w:t>
            </w:r>
            <w:proofErr w:type="spellEnd"/>
          </w:p>
        </w:tc>
      </w:tr>
      <w:tr w:rsidR="004647B9" w:rsidRPr="003C353F" w14:paraId="1E63E4BD" w14:textId="77777777" w:rsidTr="00D12F9C">
        <w:trPr>
          <w:jc w:val="center"/>
        </w:trPr>
        <w:tc>
          <w:tcPr>
            <w:tcW w:w="1759" w:type="dxa"/>
            <w:vAlign w:val="center"/>
          </w:tcPr>
          <w:p w14:paraId="35E90EC0" w14:textId="77777777" w:rsidR="004647B9" w:rsidRPr="003C353F" w:rsidRDefault="004647B9" w:rsidP="000E5050">
            <w:pPr>
              <w:spacing w:line="480" w:lineRule="auto"/>
              <w:rPr>
                <w:rFonts w:cstheme="minorHAnsi"/>
              </w:rPr>
            </w:pPr>
          </w:p>
        </w:tc>
        <w:tc>
          <w:tcPr>
            <w:tcW w:w="1350" w:type="dxa"/>
            <w:vAlign w:val="center"/>
          </w:tcPr>
          <w:p w14:paraId="48E7A674" w14:textId="77777777" w:rsidR="004647B9" w:rsidRPr="003C353F" w:rsidRDefault="004647B9" w:rsidP="000E5050">
            <w:pPr>
              <w:spacing w:line="480" w:lineRule="auto"/>
              <w:rPr>
                <w:rFonts w:cstheme="minorHAnsi"/>
              </w:rPr>
            </w:pPr>
          </w:p>
        </w:tc>
        <w:tc>
          <w:tcPr>
            <w:tcW w:w="1980" w:type="dxa"/>
            <w:vAlign w:val="center"/>
          </w:tcPr>
          <w:p w14:paraId="79E98DA6" w14:textId="77777777" w:rsidR="004647B9" w:rsidRPr="003C353F" w:rsidRDefault="004647B9" w:rsidP="000E5050">
            <w:pPr>
              <w:spacing w:line="480" w:lineRule="auto"/>
              <w:rPr>
                <w:rFonts w:cstheme="minorHAnsi"/>
              </w:rPr>
            </w:pPr>
            <w:r w:rsidRPr="003C353F">
              <w:rPr>
                <w:rFonts w:cstheme="minorHAnsi"/>
              </w:rPr>
              <w:t>SorexSINE-235rmod</w:t>
            </w:r>
          </w:p>
        </w:tc>
        <w:tc>
          <w:tcPr>
            <w:tcW w:w="1440" w:type="dxa"/>
            <w:vAlign w:val="center"/>
          </w:tcPr>
          <w:p w14:paraId="0FEC0D86" w14:textId="77777777" w:rsidR="004647B9" w:rsidRPr="003C353F" w:rsidRDefault="004647B9" w:rsidP="000E5050">
            <w:pPr>
              <w:spacing w:line="480" w:lineRule="auto"/>
              <w:rPr>
                <w:rFonts w:cstheme="minorHAnsi"/>
              </w:rPr>
            </w:pPr>
          </w:p>
        </w:tc>
        <w:tc>
          <w:tcPr>
            <w:tcW w:w="4008" w:type="dxa"/>
            <w:vAlign w:val="center"/>
          </w:tcPr>
          <w:p w14:paraId="6DCF76AA"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RTTACTCCTGGCTCTGCA</w:t>
            </w:r>
          </w:p>
        </w:tc>
        <w:tc>
          <w:tcPr>
            <w:tcW w:w="1245" w:type="dxa"/>
            <w:vAlign w:val="center"/>
          </w:tcPr>
          <w:p w14:paraId="4B083F4F" w14:textId="77777777" w:rsidR="004647B9" w:rsidRPr="003C353F" w:rsidRDefault="004647B9" w:rsidP="000E5050">
            <w:pPr>
              <w:spacing w:line="480" w:lineRule="auto"/>
              <w:rPr>
                <w:rFonts w:cstheme="minorHAnsi"/>
              </w:rPr>
            </w:pPr>
          </w:p>
        </w:tc>
        <w:tc>
          <w:tcPr>
            <w:tcW w:w="1995" w:type="dxa"/>
            <w:vAlign w:val="center"/>
          </w:tcPr>
          <w:p w14:paraId="167194BD" w14:textId="77777777" w:rsidR="004647B9" w:rsidRPr="003C353F" w:rsidRDefault="004647B9" w:rsidP="000E5050">
            <w:pPr>
              <w:spacing w:line="480" w:lineRule="auto"/>
              <w:rPr>
                <w:rFonts w:cstheme="minorHAnsi"/>
              </w:rPr>
            </w:pPr>
          </w:p>
        </w:tc>
      </w:tr>
      <w:tr w:rsidR="004647B9" w:rsidRPr="003C353F" w14:paraId="095816AB" w14:textId="77777777" w:rsidTr="00D12F9C">
        <w:trPr>
          <w:jc w:val="center"/>
        </w:trPr>
        <w:tc>
          <w:tcPr>
            <w:tcW w:w="1759" w:type="dxa"/>
            <w:vAlign w:val="center"/>
          </w:tcPr>
          <w:p w14:paraId="794AE479" w14:textId="77777777" w:rsidR="004647B9" w:rsidRPr="003C353F" w:rsidRDefault="004647B9" w:rsidP="000E5050">
            <w:pPr>
              <w:spacing w:line="480" w:lineRule="auto"/>
              <w:rPr>
                <w:rFonts w:cstheme="minorHAnsi"/>
              </w:rPr>
            </w:pPr>
          </w:p>
        </w:tc>
        <w:tc>
          <w:tcPr>
            <w:tcW w:w="1350" w:type="dxa"/>
            <w:vAlign w:val="center"/>
          </w:tcPr>
          <w:p w14:paraId="492BF08A" w14:textId="77777777" w:rsidR="004647B9" w:rsidRPr="003C353F" w:rsidRDefault="004647B9" w:rsidP="000E5050">
            <w:pPr>
              <w:spacing w:line="480" w:lineRule="auto"/>
              <w:rPr>
                <w:rFonts w:cstheme="minorHAnsi"/>
              </w:rPr>
            </w:pPr>
          </w:p>
        </w:tc>
        <w:tc>
          <w:tcPr>
            <w:tcW w:w="1980" w:type="dxa"/>
            <w:vAlign w:val="center"/>
          </w:tcPr>
          <w:p w14:paraId="35B7BE44" w14:textId="77777777" w:rsidR="004647B9" w:rsidRPr="003C353F" w:rsidRDefault="004647B9" w:rsidP="000E5050">
            <w:pPr>
              <w:spacing w:line="480" w:lineRule="auto"/>
              <w:rPr>
                <w:rFonts w:cstheme="minorHAnsi"/>
              </w:rPr>
            </w:pPr>
            <w:r w:rsidRPr="003C353F">
              <w:rPr>
                <w:rFonts w:cstheme="minorHAnsi"/>
              </w:rPr>
              <w:t>SorexSINE-185PCA</w:t>
            </w:r>
          </w:p>
        </w:tc>
        <w:tc>
          <w:tcPr>
            <w:tcW w:w="1440" w:type="dxa"/>
            <w:vAlign w:val="center"/>
          </w:tcPr>
          <w:p w14:paraId="650B1243" w14:textId="77777777" w:rsidR="004647B9" w:rsidRPr="003C353F" w:rsidRDefault="004647B9" w:rsidP="000E5050">
            <w:pPr>
              <w:spacing w:line="480" w:lineRule="auto"/>
              <w:rPr>
                <w:rFonts w:cstheme="minorHAnsi"/>
              </w:rPr>
            </w:pPr>
            <w:r w:rsidRPr="003C353F">
              <w:rPr>
                <w:rFonts w:cstheme="minorHAnsi"/>
              </w:rPr>
              <w:t>HEX</w:t>
            </w:r>
          </w:p>
        </w:tc>
        <w:tc>
          <w:tcPr>
            <w:tcW w:w="4008" w:type="dxa"/>
            <w:vAlign w:val="center"/>
          </w:tcPr>
          <w:p w14:paraId="74C89331"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TCCCCCAAGCACCGCCAGG</w:t>
            </w:r>
          </w:p>
        </w:tc>
        <w:tc>
          <w:tcPr>
            <w:tcW w:w="1245" w:type="dxa"/>
            <w:vAlign w:val="center"/>
          </w:tcPr>
          <w:p w14:paraId="4DC3AC7F" w14:textId="77777777" w:rsidR="004647B9" w:rsidRPr="003C353F" w:rsidRDefault="004647B9" w:rsidP="000E5050">
            <w:pPr>
              <w:spacing w:line="480" w:lineRule="auto"/>
              <w:rPr>
                <w:rFonts w:cstheme="minorHAnsi"/>
              </w:rPr>
            </w:pPr>
          </w:p>
        </w:tc>
        <w:tc>
          <w:tcPr>
            <w:tcW w:w="1995" w:type="dxa"/>
            <w:vAlign w:val="center"/>
          </w:tcPr>
          <w:p w14:paraId="66BD5AFA" w14:textId="77777777" w:rsidR="004647B9" w:rsidRPr="003C353F" w:rsidRDefault="004647B9" w:rsidP="000E5050">
            <w:pPr>
              <w:spacing w:line="480" w:lineRule="auto"/>
              <w:rPr>
                <w:rFonts w:cstheme="minorHAnsi"/>
              </w:rPr>
            </w:pPr>
          </w:p>
        </w:tc>
      </w:tr>
      <w:tr w:rsidR="004647B9" w:rsidRPr="003C353F" w14:paraId="63E88C19" w14:textId="77777777" w:rsidTr="00D12F9C">
        <w:trPr>
          <w:jc w:val="center"/>
        </w:trPr>
        <w:tc>
          <w:tcPr>
            <w:tcW w:w="1759" w:type="dxa"/>
            <w:vAlign w:val="center"/>
          </w:tcPr>
          <w:p w14:paraId="136A5C8A" w14:textId="77777777" w:rsidR="004647B9" w:rsidRPr="003C353F" w:rsidRDefault="004647B9" w:rsidP="000E5050">
            <w:pPr>
              <w:spacing w:line="480" w:lineRule="auto"/>
              <w:rPr>
                <w:rFonts w:cstheme="minorHAnsi"/>
              </w:rPr>
            </w:pPr>
            <w:r w:rsidRPr="003C353F">
              <w:rPr>
                <w:rFonts w:cstheme="minorHAnsi"/>
              </w:rPr>
              <w:t>Deer</w:t>
            </w:r>
          </w:p>
        </w:tc>
        <w:tc>
          <w:tcPr>
            <w:tcW w:w="1350" w:type="dxa"/>
            <w:vAlign w:val="center"/>
          </w:tcPr>
          <w:p w14:paraId="726CD95F" w14:textId="77777777" w:rsidR="004647B9" w:rsidRPr="003C353F" w:rsidRDefault="004647B9" w:rsidP="000E5050">
            <w:pPr>
              <w:spacing w:line="480" w:lineRule="auto"/>
              <w:rPr>
                <w:rFonts w:cstheme="minorHAnsi"/>
              </w:rPr>
            </w:pPr>
            <w:r w:rsidRPr="003C353F">
              <w:rPr>
                <w:rFonts w:cstheme="minorHAnsi"/>
              </w:rPr>
              <w:t>Unknown</w:t>
            </w:r>
          </w:p>
        </w:tc>
        <w:tc>
          <w:tcPr>
            <w:tcW w:w="1980" w:type="dxa"/>
            <w:vAlign w:val="center"/>
          </w:tcPr>
          <w:p w14:paraId="54DBF70A" w14:textId="77777777" w:rsidR="004647B9" w:rsidRPr="003C353F" w:rsidRDefault="004647B9" w:rsidP="000E5050">
            <w:pPr>
              <w:spacing w:line="480" w:lineRule="auto"/>
              <w:rPr>
                <w:rFonts w:cstheme="minorHAnsi"/>
              </w:rPr>
            </w:pPr>
            <w:r w:rsidRPr="003C353F">
              <w:rPr>
                <w:rFonts w:cstheme="minorHAnsi"/>
              </w:rPr>
              <w:t>WTDrep10-167F</w:t>
            </w:r>
          </w:p>
        </w:tc>
        <w:tc>
          <w:tcPr>
            <w:tcW w:w="1440" w:type="dxa"/>
            <w:vAlign w:val="center"/>
          </w:tcPr>
          <w:p w14:paraId="15A11945" w14:textId="77777777" w:rsidR="004647B9" w:rsidRPr="003C353F" w:rsidRDefault="004647B9" w:rsidP="000E5050">
            <w:pPr>
              <w:spacing w:line="480" w:lineRule="auto"/>
              <w:rPr>
                <w:rFonts w:cstheme="minorHAnsi"/>
              </w:rPr>
            </w:pPr>
          </w:p>
        </w:tc>
        <w:tc>
          <w:tcPr>
            <w:tcW w:w="4008" w:type="dxa"/>
            <w:vAlign w:val="center"/>
          </w:tcPr>
          <w:p w14:paraId="60532F5A"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sz w:val="22"/>
                <w:szCs w:val="22"/>
              </w:rPr>
              <w:t>GATCTGTTTCACCCTAGATAAT</w:t>
            </w:r>
          </w:p>
        </w:tc>
        <w:tc>
          <w:tcPr>
            <w:tcW w:w="1245" w:type="dxa"/>
            <w:vAlign w:val="center"/>
          </w:tcPr>
          <w:p w14:paraId="724C6DE1"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8</w:t>
            </w:r>
            <w:r w:rsidRPr="003C353F">
              <w:rPr>
                <w:rFonts w:cstheme="minorHAnsi"/>
              </w:rPr>
              <w:t xml:space="preserve"> ng/µl</w:t>
            </w:r>
          </w:p>
        </w:tc>
        <w:tc>
          <w:tcPr>
            <w:tcW w:w="1995" w:type="dxa"/>
            <w:vAlign w:val="center"/>
          </w:tcPr>
          <w:p w14:paraId="792036F0" w14:textId="77777777" w:rsidR="004647B9" w:rsidRPr="003C353F" w:rsidRDefault="004647B9" w:rsidP="000E5050">
            <w:pPr>
              <w:spacing w:line="480" w:lineRule="auto"/>
              <w:rPr>
                <w:rFonts w:cstheme="minorHAnsi"/>
                <w:i/>
              </w:rPr>
            </w:pPr>
            <w:r w:rsidRPr="003C353F">
              <w:rPr>
                <w:rFonts w:cstheme="minorHAnsi"/>
                <w:i/>
              </w:rPr>
              <w:t>Odocoileus</w:t>
            </w:r>
          </w:p>
        </w:tc>
      </w:tr>
      <w:tr w:rsidR="004647B9" w:rsidRPr="003C353F" w14:paraId="229ED37E" w14:textId="77777777" w:rsidTr="00D12F9C">
        <w:trPr>
          <w:jc w:val="center"/>
        </w:trPr>
        <w:tc>
          <w:tcPr>
            <w:tcW w:w="1759" w:type="dxa"/>
            <w:vAlign w:val="center"/>
          </w:tcPr>
          <w:p w14:paraId="6B537F1C" w14:textId="77777777" w:rsidR="004647B9" w:rsidRPr="003C353F" w:rsidRDefault="004647B9" w:rsidP="000E5050">
            <w:pPr>
              <w:spacing w:line="480" w:lineRule="auto"/>
              <w:rPr>
                <w:rFonts w:cstheme="minorHAnsi"/>
              </w:rPr>
            </w:pPr>
          </w:p>
        </w:tc>
        <w:tc>
          <w:tcPr>
            <w:tcW w:w="1350" w:type="dxa"/>
            <w:vAlign w:val="center"/>
          </w:tcPr>
          <w:p w14:paraId="7D4041D1" w14:textId="77777777" w:rsidR="004647B9" w:rsidRPr="003C353F" w:rsidRDefault="004647B9" w:rsidP="000E5050">
            <w:pPr>
              <w:spacing w:line="480" w:lineRule="auto"/>
              <w:rPr>
                <w:rFonts w:cstheme="minorHAnsi"/>
              </w:rPr>
            </w:pPr>
          </w:p>
        </w:tc>
        <w:tc>
          <w:tcPr>
            <w:tcW w:w="1980" w:type="dxa"/>
            <w:vAlign w:val="center"/>
          </w:tcPr>
          <w:p w14:paraId="2529D774" w14:textId="77777777" w:rsidR="004647B9" w:rsidRPr="003C353F" w:rsidRDefault="004647B9" w:rsidP="000E5050">
            <w:pPr>
              <w:spacing w:line="480" w:lineRule="auto"/>
              <w:rPr>
                <w:rFonts w:cstheme="minorHAnsi"/>
              </w:rPr>
            </w:pPr>
            <w:r w:rsidRPr="003C353F">
              <w:rPr>
                <w:rFonts w:cstheme="minorHAnsi"/>
              </w:rPr>
              <w:t>WTDrep10-245R</w:t>
            </w:r>
          </w:p>
        </w:tc>
        <w:tc>
          <w:tcPr>
            <w:tcW w:w="1440" w:type="dxa"/>
            <w:vAlign w:val="center"/>
          </w:tcPr>
          <w:p w14:paraId="513B3F9A" w14:textId="77777777" w:rsidR="004647B9" w:rsidRPr="003C353F" w:rsidRDefault="004647B9" w:rsidP="000E5050">
            <w:pPr>
              <w:spacing w:line="480" w:lineRule="auto"/>
              <w:rPr>
                <w:rFonts w:cstheme="minorHAnsi"/>
              </w:rPr>
            </w:pPr>
          </w:p>
        </w:tc>
        <w:tc>
          <w:tcPr>
            <w:tcW w:w="4008" w:type="dxa"/>
            <w:vAlign w:val="center"/>
          </w:tcPr>
          <w:p w14:paraId="6903D534"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CTGTGGGAGAAGGCGAG</w:t>
            </w:r>
          </w:p>
        </w:tc>
        <w:tc>
          <w:tcPr>
            <w:tcW w:w="1245" w:type="dxa"/>
            <w:vAlign w:val="center"/>
          </w:tcPr>
          <w:p w14:paraId="5317190F" w14:textId="77777777" w:rsidR="004647B9" w:rsidRPr="003C353F" w:rsidRDefault="004647B9" w:rsidP="000E5050">
            <w:pPr>
              <w:spacing w:line="480" w:lineRule="auto"/>
              <w:rPr>
                <w:rFonts w:cstheme="minorHAnsi"/>
              </w:rPr>
            </w:pPr>
          </w:p>
        </w:tc>
        <w:tc>
          <w:tcPr>
            <w:tcW w:w="1995" w:type="dxa"/>
            <w:vAlign w:val="center"/>
          </w:tcPr>
          <w:p w14:paraId="3829473D" w14:textId="77777777" w:rsidR="004647B9" w:rsidRPr="003C353F" w:rsidRDefault="004647B9" w:rsidP="000E5050">
            <w:pPr>
              <w:spacing w:line="480" w:lineRule="auto"/>
              <w:rPr>
                <w:rFonts w:cstheme="minorHAnsi"/>
                <w:i/>
              </w:rPr>
            </w:pPr>
          </w:p>
        </w:tc>
      </w:tr>
      <w:tr w:rsidR="004647B9" w:rsidRPr="003C353F" w14:paraId="614CD91E" w14:textId="77777777" w:rsidTr="00D12F9C">
        <w:trPr>
          <w:jc w:val="center"/>
        </w:trPr>
        <w:tc>
          <w:tcPr>
            <w:tcW w:w="1759" w:type="dxa"/>
            <w:vAlign w:val="center"/>
          </w:tcPr>
          <w:p w14:paraId="42244491" w14:textId="77777777" w:rsidR="004647B9" w:rsidRPr="003C353F" w:rsidRDefault="004647B9" w:rsidP="000E5050">
            <w:pPr>
              <w:spacing w:line="480" w:lineRule="auto"/>
              <w:rPr>
                <w:rFonts w:cstheme="minorHAnsi"/>
              </w:rPr>
            </w:pPr>
          </w:p>
        </w:tc>
        <w:tc>
          <w:tcPr>
            <w:tcW w:w="1350" w:type="dxa"/>
            <w:vAlign w:val="center"/>
          </w:tcPr>
          <w:p w14:paraId="04674692" w14:textId="77777777" w:rsidR="004647B9" w:rsidRPr="003C353F" w:rsidRDefault="004647B9" w:rsidP="000E5050">
            <w:pPr>
              <w:spacing w:line="480" w:lineRule="auto"/>
              <w:rPr>
                <w:rFonts w:cstheme="minorHAnsi"/>
              </w:rPr>
            </w:pPr>
          </w:p>
        </w:tc>
        <w:tc>
          <w:tcPr>
            <w:tcW w:w="1980" w:type="dxa"/>
            <w:vAlign w:val="center"/>
          </w:tcPr>
          <w:p w14:paraId="090B04FE" w14:textId="77777777" w:rsidR="004647B9" w:rsidRPr="003C353F" w:rsidRDefault="004647B9" w:rsidP="000E5050">
            <w:pPr>
              <w:spacing w:line="480" w:lineRule="auto"/>
              <w:rPr>
                <w:rFonts w:cstheme="minorHAnsi"/>
              </w:rPr>
            </w:pPr>
            <w:r w:rsidRPr="003C353F">
              <w:rPr>
                <w:rFonts w:cstheme="minorHAnsi"/>
              </w:rPr>
              <w:t>WTDrep10-200P</w:t>
            </w:r>
          </w:p>
        </w:tc>
        <w:tc>
          <w:tcPr>
            <w:tcW w:w="1440" w:type="dxa"/>
            <w:vAlign w:val="center"/>
          </w:tcPr>
          <w:p w14:paraId="06CB2F5C" w14:textId="77777777" w:rsidR="004647B9" w:rsidRPr="003C353F" w:rsidRDefault="004647B9" w:rsidP="000E5050">
            <w:pPr>
              <w:spacing w:line="480" w:lineRule="auto"/>
              <w:rPr>
                <w:rFonts w:cstheme="minorHAnsi"/>
              </w:rPr>
            </w:pPr>
            <w:r w:rsidRPr="003C353F">
              <w:rPr>
                <w:rFonts w:cstheme="minorHAnsi"/>
              </w:rPr>
              <w:t>Cy5</w:t>
            </w:r>
          </w:p>
        </w:tc>
        <w:tc>
          <w:tcPr>
            <w:tcW w:w="4008" w:type="dxa"/>
            <w:vAlign w:val="center"/>
          </w:tcPr>
          <w:p w14:paraId="3BE4A0E8"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TCGATGCTGTTCTCTTGAAACATCCCA</w:t>
            </w:r>
          </w:p>
        </w:tc>
        <w:tc>
          <w:tcPr>
            <w:tcW w:w="1245" w:type="dxa"/>
            <w:vAlign w:val="center"/>
          </w:tcPr>
          <w:p w14:paraId="4CFDBEDE" w14:textId="77777777" w:rsidR="004647B9" w:rsidRPr="003C353F" w:rsidRDefault="004647B9" w:rsidP="000E5050">
            <w:pPr>
              <w:spacing w:line="480" w:lineRule="auto"/>
              <w:rPr>
                <w:rFonts w:cstheme="minorHAnsi"/>
              </w:rPr>
            </w:pPr>
          </w:p>
        </w:tc>
        <w:tc>
          <w:tcPr>
            <w:tcW w:w="1995" w:type="dxa"/>
            <w:vAlign w:val="center"/>
          </w:tcPr>
          <w:p w14:paraId="3D903BA4" w14:textId="77777777" w:rsidR="004647B9" w:rsidRPr="003C353F" w:rsidRDefault="004647B9" w:rsidP="000E5050">
            <w:pPr>
              <w:spacing w:line="480" w:lineRule="auto"/>
              <w:rPr>
                <w:rFonts w:cstheme="minorHAnsi"/>
                <w:i/>
              </w:rPr>
            </w:pPr>
          </w:p>
        </w:tc>
      </w:tr>
      <w:tr w:rsidR="004647B9" w:rsidRPr="003C353F" w14:paraId="7F118EA3" w14:textId="77777777" w:rsidTr="00D12F9C">
        <w:trPr>
          <w:jc w:val="center"/>
        </w:trPr>
        <w:tc>
          <w:tcPr>
            <w:tcW w:w="1759" w:type="dxa"/>
            <w:vAlign w:val="center"/>
          </w:tcPr>
          <w:p w14:paraId="5C324C3B" w14:textId="77777777" w:rsidR="004647B9" w:rsidRPr="003C353F" w:rsidRDefault="004647B9" w:rsidP="000E5050">
            <w:pPr>
              <w:spacing w:line="480" w:lineRule="auto"/>
              <w:rPr>
                <w:rFonts w:cstheme="minorHAnsi"/>
              </w:rPr>
            </w:pPr>
            <w:r w:rsidRPr="003C353F">
              <w:rPr>
                <w:rFonts w:cstheme="minorHAnsi"/>
              </w:rPr>
              <w:t>Bird</w:t>
            </w:r>
          </w:p>
        </w:tc>
        <w:tc>
          <w:tcPr>
            <w:tcW w:w="1350" w:type="dxa"/>
            <w:vAlign w:val="center"/>
          </w:tcPr>
          <w:p w14:paraId="10A368B3" w14:textId="77777777" w:rsidR="004647B9" w:rsidRPr="003C353F" w:rsidRDefault="004647B9" w:rsidP="000E5050">
            <w:pPr>
              <w:spacing w:line="480" w:lineRule="auto"/>
              <w:rPr>
                <w:rFonts w:cstheme="minorHAnsi"/>
              </w:rPr>
            </w:pPr>
            <w:r w:rsidRPr="003C353F">
              <w:rPr>
                <w:rFonts w:cstheme="minorHAnsi"/>
              </w:rPr>
              <w:t>CR1</w:t>
            </w:r>
            <w:r>
              <w:rPr>
                <w:rFonts w:cstheme="minorHAnsi"/>
              </w:rPr>
              <w:t>-E5a</w:t>
            </w:r>
          </w:p>
        </w:tc>
        <w:tc>
          <w:tcPr>
            <w:tcW w:w="1980" w:type="dxa"/>
            <w:vAlign w:val="center"/>
          </w:tcPr>
          <w:p w14:paraId="67F458C4" w14:textId="77777777" w:rsidR="004647B9" w:rsidRPr="003C353F" w:rsidRDefault="004647B9" w:rsidP="000E5050">
            <w:pPr>
              <w:spacing w:line="480" w:lineRule="auto"/>
              <w:rPr>
                <w:rFonts w:cstheme="minorHAnsi"/>
              </w:rPr>
            </w:pPr>
            <w:r w:rsidRPr="003C353F">
              <w:rPr>
                <w:rFonts w:cstheme="minorHAnsi"/>
              </w:rPr>
              <w:t>CR1-E5a-1188F</w:t>
            </w:r>
          </w:p>
        </w:tc>
        <w:tc>
          <w:tcPr>
            <w:tcW w:w="1440" w:type="dxa"/>
            <w:vAlign w:val="center"/>
          </w:tcPr>
          <w:p w14:paraId="23FE4AD2" w14:textId="77777777" w:rsidR="004647B9" w:rsidRPr="003C353F" w:rsidRDefault="004647B9" w:rsidP="000E5050">
            <w:pPr>
              <w:spacing w:line="480" w:lineRule="auto"/>
              <w:rPr>
                <w:rFonts w:cstheme="minorHAnsi"/>
              </w:rPr>
            </w:pPr>
          </w:p>
        </w:tc>
        <w:tc>
          <w:tcPr>
            <w:tcW w:w="4008" w:type="dxa"/>
            <w:vAlign w:val="center"/>
          </w:tcPr>
          <w:p w14:paraId="6D89182D"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cccagagaagttgtgg</w:t>
            </w:r>
          </w:p>
        </w:tc>
        <w:tc>
          <w:tcPr>
            <w:tcW w:w="3240" w:type="dxa"/>
            <w:gridSpan w:val="2"/>
            <w:vAlign w:val="center"/>
          </w:tcPr>
          <w:p w14:paraId="3F7177E6" w14:textId="77777777" w:rsidR="004647B9" w:rsidRPr="003C353F" w:rsidRDefault="004647B9" w:rsidP="000E5050">
            <w:pPr>
              <w:spacing w:line="480" w:lineRule="auto"/>
              <w:rPr>
                <w:rFonts w:cstheme="minorHAnsi"/>
                <w:iCs/>
              </w:rPr>
            </w:pPr>
            <w:r w:rsidRPr="003C353F">
              <w:rPr>
                <w:rFonts w:cstheme="minorHAnsi"/>
                <w:iCs/>
              </w:rPr>
              <w:t>See Table 2</w:t>
            </w:r>
          </w:p>
        </w:tc>
      </w:tr>
      <w:tr w:rsidR="004647B9" w:rsidRPr="003C353F" w14:paraId="0B8C15C1" w14:textId="77777777" w:rsidTr="00D12F9C">
        <w:trPr>
          <w:jc w:val="center"/>
        </w:trPr>
        <w:tc>
          <w:tcPr>
            <w:tcW w:w="1759" w:type="dxa"/>
            <w:vAlign w:val="center"/>
          </w:tcPr>
          <w:p w14:paraId="5F9A0C7B" w14:textId="77777777" w:rsidR="004647B9" w:rsidRPr="003C353F" w:rsidRDefault="004647B9" w:rsidP="000E5050">
            <w:pPr>
              <w:spacing w:line="480" w:lineRule="auto"/>
              <w:rPr>
                <w:rFonts w:cstheme="minorHAnsi"/>
              </w:rPr>
            </w:pPr>
          </w:p>
        </w:tc>
        <w:tc>
          <w:tcPr>
            <w:tcW w:w="1350" w:type="dxa"/>
            <w:vAlign w:val="center"/>
          </w:tcPr>
          <w:p w14:paraId="33DDC1E5" w14:textId="77777777" w:rsidR="004647B9" w:rsidRPr="003C353F" w:rsidRDefault="004647B9" w:rsidP="000E5050">
            <w:pPr>
              <w:spacing w:line="480" w:lineRule="auto"/>
              <w:rPr>
                <w:rFonts w:cstheme="minorHAnsi"/>
              </w:rPr>
            </w:pPr>
          </w:p>
        </w:tc>
        <w:tc>
          <w:tcPr>
            <w:tcW w:w="1980" w:type="dxa"/>
            <w:vAlign w:val="center"/>
          </w:tcPr>
          <w:p w14:paraId="5D6447A8" w14:textId="77777777" w:rsidR="004647B9" w:rsidRPr="003C353F" w:rsidRDefault="004647B9" w:rsidP="000E5050">
            <w:pPr>
              <w:spacing w:line="480" w:lineRule="auto"/>
              <w:rPr>
                <w:rFonts w:cstheme="minorHAnsi"/>
              </w:rPr>
            </w:pPr>
            <w:r w:rsidRPr="003C353F">
              <w:rPr>
                <w:rFonts w:cstheme="minorHAnsi"/>
              </w:rPr>
              <w:t>CR1-E5a-1188FT</w:t>
            </w:r>
          </w:p>
        </w:tc>
        <w:tc>
          <w:tcPr>
            <w:tcW w:w="1440" w:type="dxa"/>
            <w:vAlign w:val="center"/>
          </w:tcPr>
          <w:p w14:paraId="6B1DCD39" w14:textId="77777777" w:rsidR="004647B9" w:rsidRPr="003C353F" w:rsidRDefault="004647B9" w:rsidP="000E5050">
            <w:pPr>
              <w:spacing w:line="480" w:lineRule="auto"/>
              <w:rPr>
                <w:rFonts w:cstheme="minorHAnsi"/>
              </w:rPr>
            </w:pPr>
          </w:p>
        </w:tc>
        <w:tc>
          <w:tcPr>
            <w:tcW w:w="4008" w:type="dxa"/>
            <w:vAlign w:val="center"/>
          </w:tcPr>
          <w:p w14:paraId="7156F1B3"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cccagagaagctgtgg</w:t>
            </w:r>
          </w:p>
        </w:tc>
        <w:tc>
          <w:tcPr>
            <w:tcW w:w="1245" w:type="dxa"/>
            <w:vAlign w:val="center"/>
          </w:tcPr>
          <w:p w14:paraId="2F8352BE" w14:textId="77777777" w:rsidR="004647B9" w:rsidRPr="003C353F" w:rsidRDefault="004647B9" w:rsidP="000E5050">
            <w:pPr>
              <w:spacing w:line="480" w:lineRule="auto"/>
              <w:rPr>
                <w:rFonts w:cstheme="minorHAnsi"/>
              </w:rPr>
            </w:pPr>
          </w:p>
        </w:tc>
        <w:tc>
          <w:tcPr>
            <w:tcW w:w="1995" w:type="dxa"/>
            <w:vAlign w:val="center"/>
          </w:tcPr>
          <w:p w14:paraId="5C0A2075" w14:textId="77777777" w:rsidR="004647B9" w:rsidRPr="003C353F" w:rsidRDefault="004647B9" w:rsidP="000E5050">
            <w:pPr>
              <w:spacing w:line="480" w:lineRule="auto"/>
              <w:rPr>
                <w:rFonts w:cstheme="minorHAnsi"/>
                <w:i/>
              </w:rPr>
            </w:pPr>
          </w:p>
        </w:tc>
      </w:tr>
      <w:tr w:rsidR="004647B9" w:rsidRPr="003C353F" w14:paraId="71A6FB7A" w14:textId="77777777" w:rsidTr="00D12F9C">
        <w:trPr>
          <w:jc w:val="center"/>
        </w:trPr>
        <w:tc>
          <w:tcPr>
            <w:tcW w:w="1759" w:type="dxa"/>
            <w:vAlign w:val="center"/>
          </w:tcPr>
          <w:p w14:paraId="182B3A26" w14:textId="77777777" w:rsidR="004647B9" w:rsidRPr="003C353F" w:rsidRDefault="004647B9" w:rsidP="000E5050">
            <w:pPr>
              <w:spacing w:line="480" w:lineRule="auto"/>
              <w:rPr>
                <w:rFonts w:cstheme="minorHAnsi"/>
              </w:rPr>
            </w:pPr>
          </w:p>
        </w:tc>
        <w:tc>
          <w:tcPr>
            <w:tcW w:w="1350" w:type="dxa"/>
            <w:vAlign w:val="center"/>
          </w:tcPr>
          <w:p w14:paraId="4D627DA6" w14:textId="77777777" w:rsidR="004647B9" w:rsidRPr="003C353F" w:rsidRDefault="004647B9" w:rsidP="000E5050">
            <w:pPr>
              <w:spacing w:line="480" w:lineRule="auto"/>
              <w:rPr>
                <w:rFonts w:cstheme="minorHAnsi"/>
              </w:rPr>
            </w:pPr>
          </w:p>
        </w:tc>
        <w:tc>
          <w:tcPr>
            <w:tcW w:w="1980" w:type="dxa"/>
            <w:vAlign w:val="center"/>
          </w:tcPr>
          <w:p w14:paraId="567B2BD6" w14:textId="77777777" w:rsidR="004647B9" w:rsidRPr="003C353F" w:rsidRDefault="004647B9" w:rsidP="000E5050">
            <w:pPr>
              <w:spacing w:line="480" w:lineRule="auto"/>
              <w:rPr>
                <w:rFonts w:cstheme="minorHAnsi"/>
              </w:rPr>
            </w:pPr>
            <w:r w:rsidRPr="003C353F">
              <w:rPr>
                <w:rFonts w:cstheme="minorHAnsi"/>
              </w:rPr>
              <w:t>CR1-E5a-1290R</w:t>
            </w:r>
          </w:p>
        </w:tc>
        <w:tc>
          <w:tcPr>
            <w:tcW w:w="1440" w:type="dxa"/>
            <w:vAlign w:val="center"/>
          </w:tcPr>
          <w:p w14:paraId="4E4D851C" w14:textId="77777777" w:rsidR="004647B9" w:rsidRPr="003C353F" w:rsidRDefault="004647B9" w:rsidP="000E5050">
            <w:pPr>
              <w:spacing w:line="480" w:lineRule="auto"/>
              <w:rPr>
                <w:rFonts w:cstheme="minorHAnsi"/>
              </w:rPr>
            </w:pPr>
          </w:p>
        </w:tc>
        <w:tc>
          <w:tcPr>
            <w:tcW w:w="4008" w:type="dxa"/>
            <w:vAlign w:val="center"/>
          </w:tcPr>
          <w:p w14:paraId="0EF8713F"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catgggcagggacacc</w:t>
            </w:r>
          </w:p>
        </w:tc>
        <w:tc>
          <w:tcPr>
            <w:tcW w:w="1245" w:type="dxa"/>
            <w:vAlign w:val="center"/>
          </w:tcPr>
          <w:p w14:paraId="6C1D2AD7" w14:textId="77777777" w:rsidR="004647B9" w:rsidRPr="003C353F" w:rsidRDefault="004647B9" w:rsidP="000E5050">
            <w:pPr>
              <w:spacing w:line="480" w:lineRule="auto"/>
              <w:rPr>
                <w:rFonts w:cstheme="minorHAnsi"/>
              </w:rPr>
            </w:pPr>
          </w:p>
        </w:tc>
        <w:tc>
          <w:tcPr>
            <w:tcW w:w="1995" w:type="dxa"/>
            <w:vAlign w:val="center"/>
          </w:tcPr>
          <w:p w14:paraId="360179B6" w14:textId="77777777" w:rsidR="004647B9" w:rsidRPr="003C353F" w:rsidRDefault="004647B9" w:rsidP="000E5050">
            <w:pPr>
              <w:spacing w:line="480" w:lineRule="auto"/>
              <w:rPr>
                <w:rFonts w:cstheme="minorHAnsi"/>
                <w:i/>
              </w:rPr>
            </w:pPr>
          </w:p>
        </w:tc>
      </w:tr>
      <w:tr w:rsidR="004647B9" w:rsidRPr="003C353F" w14:paraId="740F47C1" w14:textId="77777777" w:rsidTr="00D12F9C">
        <w:trPr>
          <w:jc w:val="center"/>
        </w:trPr>
        <w:tc>
          <w:tcPr>
            <w:tcW w:w="1759" w:type="dxa"/>
            <w:tcBorders>
              <w:bottom w:val="single" w:sz="4" w:space="0" w:color="auto"/>
            </w:tcBorders>
            <w:vAlign w:val="center"/>
          </w:tcPr>
          <w:p w14:paraId="2E0A78A6" w14:textId="77777777" w:rsidR="004647B9" w:rsidRPr="003C353F" w:rsidRDefault="004647B9" w:rsidP="000E5050">
            <w:pPr>
              <w:spacing w:line="480" w:lineRule="auto"/>
              <w:rPr>
                <w:rFonts w:cstheme="minorHAnsi"/>
              </w:rPr>
            </w:pPr>
          </w:p>
        </w:tc>
        <w:tc>
          <w:tcPr>
            <w:tcW w:w="1350" w:type="dxa"/>
            <w:tcBorders>
              <w:bottom w:val="single" w:sz="4" w:space="0" w:color="auto"/>
            </w:tcBorders>
            <w:vAlign w:val="center"/>
          </w:tcPr>
          <w:p w14:paraId="62C33F8F" w14:textId="77777777" w:rsidR="004647B9" w:rsidRPr="003C353F" w:rsidRDefault="004647B9" w:rsidP="000E5050">
            <w:pPr>
              <w:spacing w:line="480" w:lineRule="auto"/>
              <w:rPr>
                <w:rFonts w:cstheme="minorHAnsi"/>
              </w:rPr>
            </w:pPr>
          </w:p>
        </w:tc>
        <w:tc>
          <w:tcPr>
            <w:tcW w:w="1980" w:type="dxa"/>
            <w:tcBorders>
              <w:bottom w:val="single" w:sz="4" w:space="0" w:color="auto"/>
            </w:tcBorders>
            <w:vAlign w:val="center"/>
          </w:tcPr>
          <w:p w14:paraId="776A472F" w14:textId="77777777" w:rsidR="004647B9" w:rsidRPr="003C353F" w:rsidRDefault="004647B9" w:rsidP="000E5050">
            <w:pPr>
              <w:spacing w:line="480" w:lineRule="auto"/>
              <w:rPr>
                <w:rFonts w:cstheme="minorHAnsi"/>
              </w:rPr>
            </w:pPr>
            <w:r w:rsidRPr="003C353F">
              <w:rPr>
                <w:rFonts w:cstheme="minorHAnsi"/>
              </w:rPr>
              <w:t>CR1-E5a-1234P</w:t>
            </w:r>
          </w:p>
        </w:tc>
        <w:tc>
          <w:tcPr>
            <w:tcW w:w="1440" w:type="dxa"/>
            <w:tcBorders>
              <w:bottom w:val="single" w:sz="4" w:space="0" w:color="auto"/>
            </w:tcBorders>
            <w:vAlign w:val="center"/>
          </w:tcPr>
          <w:p w14:paraId="4339C80A" w14:textId="77777777" w:rsidR="004647B9" w:rsidRPr="003C353F" w:rsidRDefault="004647B9" w:rsidP="000E5050">
            <w:pPr>
              <w:spacing w:line="480" w:lineRule="auto"/>
              <w:rPr>
                <w:rFonts w:cstheme="minorHAnsi"/>
              </w:rPr>
            </w:pPr>
            <w:r w:rsidRPr="003C353F">
              <w:rPr>
                <w:rFonts w:cstheme="minorHAnsi"/>
              </w:rPr>
              <w:t>FAM</w:t>
            </w:r>
          </w:p>
        </w:tc>
        <w:tc>
          <w:tcPr>
            <w:tcW w:w="4008" w:type="dxa"/>
            <w:tcBorders>
              <w:bottom w:val="single" w:sz="4" w:space="0" w:color="auto"/>
            </w:tcBorders>
            <w:vAlign w:val="center"/>
          </w:tcPr>
          <w:p w14:paraId="1ABC0C1D"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gccaggytggatggggc</w:t>
            </w:r>
          </w:p>
        </w:tc>
        <w:tc>
          <w:tcPr>
            <w:tcW w:w="1245" w:type="dxa"/>
            <w:tcBorders>
              <w:bottom w:val="single" w:sz="4" w:space="0" w:color="auto"/>
            </w:tcBorders>
            <w:vAlign w:val="center"/>
          </w:tcPr>
          <w:p w14:paraId="3B297E44" w14:textId="77777777" w:rsidR="004647B9" w:rsidRPr="003C353F" w:rsidRDefault="004647B9" w:rsidP="000E5050">
            <w:pPr>
              <w:spacing w:line="480" w:lineRule="auto"/>
              <w:rPr>
                <w:rFonts w:cstheme="minorHAnsi"/>
              </w:rPr>
            </w:pPr>
          </w:p>
        </w:tc>
        <w:tc>
          <w:tcPr>
            <w:tcW w:w="1995" w:type="dxa"/>
            <w:tcBorders>
              <w:bottom w:val="single" w:sz="4" w:space="0" w:color="auto"/>
            </w:tcBorders>
            <w:vAlign w:val="center"/>
          </w:tcPr>
          <w:p w14:paraId="41DDC65A" w14:textId="77777777" w:rsidR="004647B9" w:rsidRPr="003C353F" w:rsidRDefault="004647B9" w:rsidP="000E5050">
            <w:pPr>
              <w:spacing w:line="480" w:lineRule="auto"/>
              <w:rPr>
                <w:rFonts w:cstheme="minorHAnsi"/>
                <w:i/>
              </w:rPr>
            </w:pPr>
          </w:p>
        </w:tc>
      </w:tr>
      <w:tr w:rsidR="004647B9" w:rsidRPr="003C353F" w14:paraId="1D25CC23" w14:textId="77777777" w:rsidTr="00D12F9C">
        <w:trPr>
          <w:jc w:val="center"/>
        </w:trPr>
        <w:tc>
          <w:tcPr>
            <w:tcW w:w="3109" w:type="dxa"/>
            <w:gridSpan w:val="2"/>
            <w:tcBorders>
              <w:top w:val="single" w:sz="4" w:space="0" w:color="auto"/>
            </w:tcBorders>
            <w:vAlign w:val="center"/>
          </w:tcPr>
          <w:p w14:paraId="0940A7E2" w14:textId="77777777" w:rsidR="004647B9" w:rsidRPr="003C353F" w:rsidRDefault="004647B9" w:rsidP="000E5050">
            <w:pPr>
              <w:spacing w:line="480" w:lineRule="auto"/>
              <w:rPr>
                <w:rFonts w:cstheme="minorHAnsi"/>
                <w:u w:val="single"/>
              </w:rPr>
            </w:pPr>
            <w:r w:rsidRPr="003C353F">
              <w:rPr>
                <w:rFonts w:cstheme="minorHAnsi"/>
                <w:u w:val="single"/>
              </w:rPr>
              <w:t>Multiplex 3:</w:t>
            </w:r>
          </w:p>
        </w:tc>
        <w:tc>
          <w:tcPr>
            <w:tcW w:w="1980" w:type="dxa"/>
            <w:tcBorders>
              <w:top w:val="single" w:sz="4" w:space="0" w:color="auto"/>
            </w:tcBorders>
            <w:vAlign w:val="center"/>
          </w:tcPr>
          <w:p w14:paraId="10754AD1" w14:textId="77777777" w:rsidR="004647B9" w:rsidRPr="003C353F" w:rsidRDefault="004647B9" w:rsidP="000E5050">
            <w:pPr>
              <w:spacing w:line="480" w:lineRule="auto"/>
              <w:rPr>
                <w:rFonts w:cstheme="minorHAnsi"/>
              </w:rPr>
            </w:pPr>
          </w:p>
        </w:tc>
        <w:tc>
          <w:tcPr>
            <w:tcW w:w="1440" w:type="dxa"/>
            <w:tcBorders>
              <w:top w:val="single" w:sz="4" w:space="0" w:color="auto"/>
            </w:tcBorders>
            <w:vAlign w:val="center"/>
          </w:tcPr>
          <w:p w14:paraId="7EC3F2DD" w14:textId="77777777" w:rsidR="004647B9" w:rsidRPr="003C353F" w:rsidRDefault="004647B9" w:rsidP="000E5050">
            <w:pPr>
              <w:spacing w:line="480" w:lineRule="auto"/>
              <w:rPr>
                <w:rFonts w:cstheme="minorHAnsi"/>
              </w:rPr>
            </w:pPr>
          </w:p>
        </w:tc>
        <w:tc>
          <w:tcPr>
            <w:tcW w:w="4008" w:type="dxa"/>
            <w:tcBorders>
              <w:top w:val="single" w:sz="4" w:space="0" w:color="auto"/>
            </w:tcBorders>
            <w:vAlign w:val="center"/>
          </w:tcPr>
          <w:p w14:paraId="3E48F84E" w14:textId="77777777" w:rsidR="004647B9" w:rsidRPr="003C353F" w:rsidRDefault="004647B9" w:rsidP="000E5050">
            <w:pPr>
              <w:pStyle w:val="NoSpacing"/>
              <w:spacing w:line="480" w:lineRule="auto"/>
              <w:rPr>
                <w:rFonts w:asciiTheme="minorHAnsi" w:hAnsiTheme="minorHAnsi" w:cstheme="minorHAnsi"/>
                <w:caps/>
                <w:sz w:val="22"/>
                <w:szCs w:val="22"/>
              </w:rPr>
            </w:pPr>
          </w:p>
        </w:tc>
        <w:tc>
          <w:tcPr>
            <w:tcW w:w="1245" w:type="dxa"/>
            <w:tcBorders>
              <w:top w:val="single" w:sz="4" w:space="0" w:color="auto"/>
            </w:tcBorders>
            <w:vAlign w:val="center"/>
          </w:tcPr>
          <w:p w14:paraId="106A9118" w14:textId="77777777" w:rsidR="004647B9" w:rsidRPr="003C353F" w:rsidRDefault="004647B9" w:rsidP="000E5050">
            <w:pPr>
              <w:spacing w:line="480" w:lineRule="auto"/>
              <w:rPr>
                <w:rFonts w:cstheme="minorHAnsi"/>
              </w:rPr>
            </w:pPr>
          </w:p>
        </w:tc>
        <w:tc>
          <w:tcPr>
            <w:tcW w:w="1995" w:type="dxa"/>
            <w:tcBorders>
              <w:top w:val="single" w:sz="4" w:space="0" w:color="auto"/>
            </w:tcBorders>
            <w:vAlign w:val="center"/>
          </w:tcPr>
          <w:p w14:paraId="634D0781" w14:textId="77777777" w:rsidR="004647B9" w:rsidRPr="003C353F" w:rsidRDefault="004647B9" w:rsidP="000E5050">
            <w:pPr>
              <w:spacing w:line="480" w:lineRule="auto"/>
              <w:rPr>
                <w:rFonts w:cstheme="minorHAnsi"/>
                <w:i/>
              </w:rPr>
            </w:pPr>
          </w:p>
        </w:tc>
      </w:tr>
      <w:tr w:rsidR="004647B9" w:rsidRPr="003C353F" w14:paraId="5C4D40E4" w14:textId="77777777" w:rsidTr="00D12F9C">
        <w:trPr>
          <w:jc w:val="center"/>
        </w:trPr>
        <w:tc>
          <w:tcPr>
            <w:tcW w:w="1759" w:type="dxa"/>
            <w:vAlign w:val="center"/>
          </w:tcPr>
          <w:p w14:paraId="4E15203F" w14:textId="77777777" w:rsidR="004647B9" w:rsidRPr="003C353F" w:rsidRDefault="004647B9" w:rsidP="000E5050">
            <w:pPr>
              <w:spacing w:line="480" w:lineRule="auto"/>
              <w:rPr>
                <w:rFonts w:cstheme="minorHAnsi"/>
              </w:rPr>
            </w:pPr>
            <w:r w:rsidRPr="003C353F">
              <w:rPr>
                <w:rFonts w:cstheme="minorHAnsi"/>
              </w:rPr>
              <w:t>Squirrel</w:t>
            </w:r>
          </w:p>
        </w:tc>
        <w:tc>
          <w:tcPr>
            <w:tcW w:w="1350" w:type="dxa"/>
            <w:vAlign w:val="center"/>
          </w:tcPr>
          <w:p w14:paraId="1B83004F" w14:textId="77777777" w:rsidR="004647B9" w:rsidRPr="003C353F" w:rsidRDefault="004647B9" w:rsidP="000E5050">
            <w:pPr>
              <w:spacing w:line="480" w:lineRule="auto"/>
              <w:rPr>
                <w:rFonts w:cstheme="minorHAnsi"/>
              </w:rPr>
            </w:pPr>
            <w:r w:rsidRPr="003C353F">
              <w:rPr>
                <w:rFonts w:cstheme="minorHAnsi"/>
              </w:rPr>
              <w:t>CM55</w:t>
            </w:r>
            <w:r w:rsidRPr="0093079E">
              <w:rPr>
                <w:rFonts w:cstheme="minorHAnsi"/>
                <w:vertAlign w:val="superscript"/>
              </w:rPr>
              <w:t>b</w:t>
            </w:r>
          </w:p>
        </w:tc>
        <w:tc>
          <w:tcPr>
            <w:tcW w:w="1980" w:type="dxa"/>
            <w:vAlign w:val="center"/>
          </w:tcPr>
          <w:p w14:paraId="0BAF8E00" w14:textId="77777777" w:rsidR="004647B9" w:rsidRPr="003C353F" w:rsidRDefault="004647B9" w:rsidP="000E5050">
            <w:pPr>
              <w:spacing w:line="480" w:lineRule="auto"/>
              <w:rPr>
                <w:rFonts w:cstheme="minorHAnsi"/>
              </w:rPr>
            </w:pPr>
            <w:r w:rsidRPr="003C353F">
              <w:rPr>
                <w:rFonts w:cstheme="minorHAnsi"/>
              </w:rPr>
              <w:t>SqrlSINE-103F</w:t>
            </w:r>
          </w:p>
        </w:tc>
        <w:tc>
          <w:tcPr>
            <w:tcW w:w="1440" w:type="dxa"/>
            <w:vAlign w:val="center"/>
          </w:tcPr>
          <w:p w14:paraId="68E74B6C" w14:textId="77777777" w:rsidR="004647B9" w:rsidRPr="003C353F" w:rsidRDefault="004647B9" w:rsidP="000E5050">
            <w:pPr>
              <w:spacing w:line="480" w:lineRule="auto"/>
              <w:rPr>
                <w:rFonts w:cstheme="minorHAnsi"/>
              </w:rPr>
            </w:pPr>
          </w:p>
        </w:tc>
        <w:tc>
          <w:tcPr>
            <w:tcW w:w="4008" w:type="dxa"/>
            <w:vAlign w:val="center"/>
          </w:tcPr>
          <w:p w14:paraId="0C455BA2" w14:textId="77777777" w:rsidR="004647B9" w:rsidRPr="003C353F" w:rsidRDefault="004647B9" w:rsidP="000E5050">
            <w:pPr>
              <w:pStyle w:val="NoSpacing"/>
              <w:spacing w:line="480" w:lineRule="auto"/>
              <w:rPr>
                <w:rFonts w:asciiTheme="minorHAnsi" w:hAnsiTheme="minorHAnsi" w:cstheme="minorHAnsi"/>
                <w:caps/>
                <w:sz w:val="22"/>
                <w:szCs w:val="22"/>
              </w:rPr>
            </w:pPr>
            <w:r w:rsidRPr="003C353F">
              <w:rPr>
                <w:rFonts w:asciiTheme="minorHAnsi" w:hAnsiTheme="minorHAnsi" w:cstheme="minorHAnsi"/>
                <w:caps/>
                <w:sz w:val="22"/>
                <w:szCs w:val="22"/>
              </w:rPr>
              <w:t>ccctgtctct aaataaaata ca</w:t>
            </w:r>
          </w:p>
        </w:tc>
        <w:tc>
          <w:tcPr>
            <w:tcW w:w="1245" w:type="dxa"/>
            <w:vAlign w:val="center"/>
          </w:tcPr>
          <w:p w14:paraId="5BD910D2"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7</w:t>
            </w:r>
            <w:r w:rsidRPr="003C353F">
              <w:rPr>
                <w:rFonts w:cstheme="minorHAnsi"/>
              </w:rPr>
              <w:t xml:space="preserve"> ng/µl</w:t>
            </w:r>
          </w:p>
        </w:tc>
        <w:tc>
          <w:tcPr>
            <w:tcW w:w="1995" w:type="dxa"/>
            <w:vAlign w:val="center"/>
          </w:tcPr>
          <w:p w14:paraId="31672042" w14:textId="77777777" w:rsidR="004647B9" w:rsidRPr="003C353F" w:rsidRDefault="004647B9" w:rsidP="000E5050">
            <w:pPr>
              <w:spacing w:line="480" w:lineRule="auto"/>
              <w:rPr>
                <w:rFonts w:cstheme="minorHAnsi"/>
                <w:i/>
              </w:rPr>
            </w:pPr>
            <w:r w:rsidRPr="003C353F">
              <w:rPr>
                <w:rFonts w:cstheme="minorHAnsi"/>
                <w:i/>
              </w:rPr>
              <w:t>Sciuridae</w:t>
            </w:r>
          </w:p>
        </w:tc>
      </w:tr>
      <w:tr w:rsidR="004647B9" w:rsidRPr="003C353F" w14:paraId="72719EE7" w14:textId="77777777" w:rsidTr="00D12F9C">
        <w:trPr>
          <w:jc w:val="center"/>
        </w:trPr>
        <w:tc>
          <w:tcPr>
            <w:tcW w:w="1759" w:type="dxa"/>
            <w:vAlign w:val="center"/>
          </w:tcPr>
          <w:p w14:paraId="1ABF5E85" w14:textId="77777777" w:rsidR="004647B9" w:rsidRPr="003C353F" w:rsidRDefault="004647B9" w:rsidP="000E5050">
            <w:pPr>
              <w:spacing w:line="480" w:lineRule="auto"/>
              <w:rPr>
                <w:rFonts w:cstheme="minorHAnsi"/>
              </w:rPr>
            </w:pPr>
          </w:p>
        </w:tc>
        <w:tc>
          <w:tcPr>
            <w:tcW w:w="1350" w:type="dxa"/>
            <w:vAlign w:val="center"/>
          </w:tcPr>
          <w:p w14:paraId="3A99D92D" w14:textId="77777777" w:rsidR="004647B9" w:rsidRPr="003C353F" w:rsidRDefault="004647B9" w:rsidP="000E5050">
            <w:pPr>
              <w:spacing w:line="480" w:lineRule="auto"/>
              <w:rPr>
                <w:rFonts w:cstheme="minorHAnsi"/>
              </w:rPr>
            </w:pPr>
          </w:p>
        </w:tc>
        <w:tc>
          <w:tcPr>
            <w:tcW w:w="1980" w:type="dxa"/>
            <w:vAlign w:val="center"/>
          </w:tcPr>
          <w:p w14:paraId="3B2D6A6A" w14:textId="77777777" w:rsidR="004647B9" w:rsidRPr="003C353F" w:rsidRDefault="004647B9" w:rsidP="000E5050">
            <w:pPr>
              <w:spacing w:line="480" w:lineRule="auto"/>
              <w:rPr>
                <w:rFonts w:cstheme="minorHAnsi"/>
              </w:rPr>
            </w:pPr>
            <w:r w:rsidRPr="003C353F">
              <w:rPr>
                <w:rFonts w:cstheme="minorHAnsi"/>
              </w:rPr>
              <w:t>SqrlSINE-183R</w:t>
            </w:r>
          </w:p>
        </w:tc>
        <w:tc>
          <w:tcPr>
            <w:tcW w:w="1440" w:type="dxa"/>
            <w:vAlign w:val="center"/>
          </w:tcPr>
          <w:p w14:paraId="585840E5" w14:textId="77777777" w:rsidR="004647B9" w:rsidRPr="003C353F" w:rsidRDefault="004647B9" w:rsidP="000E5050">
            <w:pPr>
              <w:spacing w:line="480" w:lineRule="auto"/>
              <w:rPr>
                <w:rFonts w:cstheme="minorHAnsi"/>
              </w:rPr>
            </w:pPr>
          </w:p>
        </w:tc>
        <w:tc>
          <w:tcPr>
            <w:tcW w:w="4008" w:type="dxa"/>
            <w:vAlign w:val="center"/>
          </w:tcPr>
          <w:p w14:paraId="4CBE699B"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TACCAGGGATTGAACTCAG</w:t>
            </w:r>
          </w:p>
        </w:tc>
        <w:tc>
          <w:tcPr>
            <w:tcW w:w="1245" w:type="dxa"/>
            <w:vAlign w:val="center"/>
          </w:tcPr>
          <w:p w14:paraId="3FE64609" w14:textId="77777777" w:rsidR="004647B9" w:rsidRPr="003C353F" w:rsidRDefault="004647B9" w:rsidP="000E5050">
            <w:pPr>
              <w:spacing w:line="480" w:lineRule="auto"/>
              <w:rPr>
                <w:rFonts w:cstheme="minorHAnsi"/>
              </w:rPr>
            </w:pPr>
          </w:p>
        </w:tc>
        <w:tc>
          <w:tcPr>
            <w:tcW w:w="1995" w:type="dxa"/>
            <w:vAlign w:val="center"/>
          </w:tcPr>
          <w:p w14:paraId="0019A23D" w14:textId="77777777" w:rsidR="004647B9" w:rsidRPr="003C353F" w:rsidRDefault="004647B9" w:rsidP="000E5050">
            <w:pPr>
              <w:spacing w:line="480" w:lineRule="auto"/>
              <w:rPr>
                <w:rFonts w:cstheme="minorHAnsi"/>
              </w:rPr>
            </w:pPr>
          </w:p>
        </w:tc>
      </w:tr>
      <w:tr w:rsidR="004647B9" w:rsidRPr="003C353F" w14:paraId="0049B70E" w14:textId="77777777" w:rsidTr="00D12F9C">
        <w:trPr>
          <w:jc w:val="center"/>
        </w:trPr>
        <w:tc>
          <w:tcPr>
            <w:tcW w:w="1759" w:type="dxa"/>
            <w:vAlign w:val="center"/>
          </w:tcPr>
          <w:p w14:paraId="0BE9EC39" w14:textId="77777777" w:rsidR="004647B9" w:rsidRPr="003C353F" w:rsidRDefault="004647B9" w:rsidP="000E5050">
            <w:pPr>
              <w:spacing w:line="480" w:lineRule="auto"/>
              <w:rPr>
                <w:rFonts w:cstheme="minorHAnsi"/>
              </w:rPr>
            </w:pPr>
          </w:p>
        </w:tc>
        <w:tc>
          <w:tcPr>
            <w:tcW w:w="1350" w:type="dxa"/>
            <w:vAlign w:val="center"/>
          </w:tcPr>
          <w:p w14:paraId="281801FA" w14:textId="77777777" w:rsidR="004647B9" w:rsidRPr="003C353F" w:rsidRDefault="004647B9" w:rsidP="000E5050">
            <w:pPr>
              <w:spacing w:line="480" w:lineRule="auto"/>
              <w:rPr>
                <w:rFonts w:cstheme="minorHAnsi"/>
              </w:rPr>
            </w:pPr>
          </w:p>
        </w:tc>
        <w:tc>
          <w:tcPr>
            <w:tcW w:w="1980" w:type="dxa"/>
            <w:vAlign w:val="center"/>
          </w:tcPr>
          <w:p w14:paraId="3C10A14C" w14:textId="77777777" w:rsidR="004647B9" w:rsidRPr="003C353F" w:rsidRDefault="004647B9" w:rsidP="000E5050">
            <w:pPr>
              <w:spacing w:line="480" w:lineRule="auto"/>
              <w:rPr>
                <w:rFonts w:cstheme="minorHAnsi"/>
              </w:rPr>
            </w:pPr>
            <w:r w:rsidRPr="003C353F">
              <w:rPr>
                <w:rFonts w:cstheme="minorHAnsi"/>
              </w:rPr>
              <w:t>SqrlSINE-132P</w:t>
            </w:r>
          </w:p>
        </w:tc>
        <w:tc>
          <w:tcPr>
            <w:tcW w:w="1440" w:type="dxa"/>
            <w:vAlign w:val="center"/>
          </w:tcPr>
          <w:p w14:paraId="6508B367" w14:textId="77777777" w:rsidR="004647B9" w:rsidRPr="003C353F" w:rsidRDefault="004647B9" w:rsidP="000E5050">
            <w:pPr>
              <w:spacing w:line="480" w:lineRule="auto"/>
              <w:rPr>
                <w:rFonts w:cstheme="minorHAnsi"/>
              </w:rPr>
            </w:pPr>
            <w:r w:rsidRPr="003C353F">
              <w:rPr>
                <w:rFonts w:cstheme="minorHAnsi"/>
              </w:rPr>
              <w:t>Cy5</w:t>
            </w:r>
          </w:p>
        </w:tc>
        <w:tc>
          <w:tcPr>
            <w:tcW w:w="4008" w:type="dxa"/>
            <w:vAlign w:val="center"/>
          </w:tcPr>
          <w:p w14:paraId="19D76B9C" w14:textId="77777777" w:rsidR="004647B9" w:rsidRPr="003C353F" w:rsidRDefault="004647B9" w:rsidP="000E5050">
            <w:pPr>
              <w:pStyle w:val="NoSpacing"/>
              <w:spacing w:line="480" w:lineRule="auto"/>
              <w:rPr>
                <w:rFonts w:asciiTheme="minorHAnsi" w:hAnsiTheme="minorHAnsi" w:cstheme="minorHAnsi"/>
                <w:sz w:val="22"/>
                <w:szCs w:val="22"/>
              </w:rPr>
            </w:pPr>
            <w:r w:rsidRPr="003C353F">
              <w:rPr>
                <w:rFonts w:asciiTheme="minorHAnsi" w:hAnsiTheme="minorHAnsi" w:cstheme="minorHAnsi"/>
                <w:sz w:val="22"/>
                <w:szCs w:val="22"/>
              </w:rPr>
              <w:t>GGGCTAGGGATGTGGCTCAGTGG</w:t>
            </w:r>
          </w:p>
        </w:tc>
        <w:tc>
          <w:tcPr>
            <w:tcW w:w="1245" w:type="dxa"/>
            <w:vAlign w:val="center"/>
          </w:tcPr>
          <w:p w14:paraId="7847F671" w14:textId="77777777" w:rsidR="004647B9" w:rsidRPr="003C353F" w:rsidRDefault="004647B9" w:rsidP="000E5050">
            <w:pPr>
              <w:spacing w:line="480" w:lineRule="auto"/>
              <w:rPr>
                <w:rFonts w:cstheme="minorHAnsi"/>
              </w:rPr>
            </w:pPr>
          </w:p>
        </w:tc>
        <w:tc>
          <w:tcPr>
            <w:tcW w:w="1995" w:type="dxa"/>
            <w:vAlign w:val="center"/>
          </w:tcPr>
          <w:p w14:paraId="7BC644C8" w14:textId="77777777" w:rsidR="004647B9" w:rsidRPr="003C353F" w:rsidRDefault="004647B9" w:rsidP="000E5050">
            <w:pPr>
              <w:spacing w:line="480" w:lineRule="auto"/>
              <w:rPr>
                <w:rFonts w:cstheme="minorHAnsi"/>
              </w:rPr>
            </w:pPr>
          </w:p>
        </w:tc>
      </w:tr>
      <w:tr w:rsidR="004647B9" w:rsidRPr="003C353F" w14:paraId="1A5D6400" w14:textId="77777777" w:rsidTr="00D12F9C">
        <w:trPr>
          <w:jc w:val="center"/>
        </w:trPr>
        <w:tc>
          <w:tcPr>
            <w:tcW w:w="1759" w:type="dxa"/>
          </w:tcPr>
          <w:p w14:paraId="27003415" w14:textId="77777777" w:rsidR="004647B9" w:rsidRPr="003C353F" w:rsidRDefault="004647B9" w:rsidP="000E5050">
            <w:pPr>
              <w:spacing w:line="480" w:lineRule="auto"/>
              <w:rPr>
                <w:rFonts w:cstheme="minorHAnsi"/>
              </w:rPr>
            </w:pPr>
            <w:r w:rsidRPr="003C353F">
              <w:rPr>
                <w:rFonts w:cstheme="minorHAnsi"/>
              </w:rPr>
              <w:t>Bird</w:t>
            </w:r>
          </w:p>
        </w:tc>
        <w:tc>
          <w:tcPr>
            <w:tcW w:w="1350" w:type="dxa"/>
          </w:tcPr>
          <w:p w14:paraId="4DDAD29C"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CR1-AVI</w:t>
            </w:r>
            <w:r w:rsidRPr="0093079E">
              <w:rPr>
                <w:rFonts w:cstheme="minorHAnsi"/>
                <w:vertAlign w:val="superscript"/>
              </w:rPr>
              <w:t>b</w:t>
            </w:r>
          </w:p>
        </w:tc>
        <w:tc>
          <w:tcPr>
            <w:tcW w:w="1980" w:type="dxa"/>
          </w:tcPr>
          <w:p w14:paraId="5ECE8FC0" w14:textId="77777777" w:rsidR="004647B9" w:rsidRPr="003C353F" w:rsidRDefault="004647B9" w:rsidP="000E5050">
            <w:pPr>
              <w:spacing w:line="480" w:lineRule="auto"/>
              <w:rPr>
                <w:rFonts w:cstheme="minorHAnsi"/>
              </w:rPr>
            </w:pPr>
            <w:r w:rsidRPr="003C353F">
              <w:rPr>
                <w:rFonts w:cstheme="minorHAnsi"/>
              </w:rPr>
              <w:t>CR1AVI-23F</w:t>
            </w:r>
          </w:p>
        </w:tc>
        <w:tc>
          <w:tcPr>
            <w:tcW w:w="1440" w:type="dxa"/>
          </w:tcPr>
          <w:p w14:paraId="356D93DD" w14:textId="77777777" w:rsidR="004647B9" w:rsidRPr="003C353F" w:rsidRDefault="004647B9" w:rsidP="000E5050">
            <w:pPr>
              <w:spacing w:line="480" w:lineRule="auto"/>
              <w:rPr>
                <w:rFonts w:cstheme="minorHAnsi"/>
              </w:rPr>
            </w:pPr>
          </w:p>
        </w:tc>
        <w:tc>
          <w:tcPr>
            <w:tcW w:w="4008" w:type="dxa"/>
          </w:tcPr>
          <w:p w14:paraId="47CE5A54"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SAGGCCCTGGCACAGG</w:t>
            </w:r>
          </w:p>
        </w:tc>
        <w:tc>
          <w:tcPr>
            <w:tcW w:w="3240" w:type="dxa"/>
            <w:gridSpan w:val="2"/>
          </w:tcPr>
          <w:p w14:paraId="526C2893" w14:textId="77777777" w:rsidR="004647B9" w:rsidRPr="003C353F" w:rsidRDefault="004647B9" w:rsidP="000E5050">
            <w:pPr>
              <w:spacing w:line="480" w:lineRule="auto"/>
              <w:rPr>
                <w:rFonts w:cstheme="minorHAnsi"/>
              </w:rPr>
            </w:pPr>
            <w:r w:rsidRPr="003C353F">
              <w:rPr>
                <w:rFonts w:cstheme="minorHAnsi"/>
              </w:rPr>
              <w:t>See Table 2</w:t>
            </w:r>
          </w:p>
        </w:tc>
      </w:tr>
      <w:tr w:rsidR="004647B9" w:rsidRPr="003C353F" w14:paraId="462FE6DE" w14:textId="77777777" w:rsidTr="00D12F9C">
        <w:trPr>
          <w:jc w:val="center"/>
        </w:trPr>
        <w:tc>
          <w:tcPr>
            <w:tcW w:w="1759" w:type="dxa"/>
          </w:tcPr>
          <w:p w14:paraId="0BD20A40" w14:textId="77777777" w:rsidR="004647B9" w:rsidRPr="003C353F" w:rsidRDefault="004647B9" w:rsidP="000E5050">
            <w:pPr>
              <w:spacing w:line="480" w:lineRule="auto"/>
              <w:rPr>
                <w:rFonts w:cstheme="minorHAnsi"/>
              </w:rPr>
            </w:pPr>
          </w:p>
        </w:tc>
        <w:tc>
          <w:tcPr>
            <w:tcW w:w="1350" w:type="dxa"/>
          </w:tcPr>
          <w:p w14:paraId="13E00036" w14:textId="77777777" w:rsidR="004647B9" w:rsidRPr="003C353F" w:rsidRDefault="004647B9" w:rsidP="000E5050">
            <w:pPr>
              <w:pStyle w:val="HTMLPreformatted"/>
              <w:spacing w:line="480" w:lineRule="auto"/>
              <w:rPr>
                <w:rFonts w:asciiTheme="minorHAnsi" w:hAnsiTheme="minorHAnsi" w:cstheme="minorHAnsi"/>
                <w:sz w:val="22"/>
                <w:szCs w:val="22"/>
              </w:rPr>
            </w:pPr>
          </w:p>
        </w:tc>
        <w:tc>
          <w:tcPr>
            <w:tcW w:w="1980" w:type="dxa"/>
          </w:tcPr>
          <w:p w14:paraId="1374CB9F" w14:textId="77777777" w:rsidR="004647B9" w:rsidRPr="003C353F" w:rsidRDefault="004647B9" w:rsidP="000E5050">
            <w:pPr>
              <w:spacing w:line="480" w:lineRule="auto"/>
              <w:rPr>
                <w:rFonts w:cstheme="minorHAnsi"/>
              </w:rPr>
            </w:pPr>
            <w:r w:rsidRPr="003C353F">
              <w:rPr>
                <w:rFonts w:cstheme="minorHAnsi"/>
              </w:rPr>
              <w:t>CR1AVI- 78R</w:t>
            </w:r>
          </w:p>
        </w:tc>
        <w:tc>
          <w:tcPr>
            <w:tcW w:w="1440" w:type="dxa"/>
          </w:tcPr>
          <w:p w14:paraId="02B4487D" w14:textId="77777777" w:rsidR="004647B9" w:rsidRPr="003C353F" w:rsidRDefault="004647B9" w:rsidP="000E5050">
            <w:pPr>
              <w:pStyle w:val="HTMLPreformatted"/>
              <w:spacing w:line="480" w:lineRule="auto"/>
              <w:rPr>
                <w:rFonts w:asciiTheme="minorHAnsi" w:hAnsiTheme="minorHAnsi" w:cstheme="minorHAnsi"/>
                <w:sz w:val="22"/>
                <w:szCs w:val="22"/>
              </w:rPr>
            </w:pPr>
          </w:p>
        </w:tc>
        <w:tc>
          <w:tcPr>
            <w:tcW w:w="4008" w:type="dxa"/>
          </w:tcPr>
          <w:p w14:paraId="594D9FF3"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CCTTGRACACTTCCAGGGAT</w:t>
            </w:r>
          </w:p>
        </w:tc>
        <w:tc>
          <w:tcPr>
            <w:tcW w:w="1245" w:type="dxa"/>
            <w:vAlign w:val="center"/>
          </w:tcPr>
          <w:p w14:paraId="11FE247E" w14:textId="77777777" w:rsidR="004647B9" w:rsidRPr="003C353F" w:rsidRDefault="004647B9" w:rsidP="000E5050">
            <w:pPr>
              <w:spacing w:line="480" w:lineRule="auto"/>
              <w:rPr>
                <w:rFonts w:cstheme="minorHAnsi"/>
              </w:rPr>
            </w:pPr>
          </w:p>
        </w:tc>
        <w:tc>
          <w:tcPr>
            <w:tcW w:w="1995" w:type="dxa"/>
            <w:vAlign w:val="center"/>
          </w:tcPr>
          <w:p w14:paraId="5DCABFE0" w14:textId="77777777" w:rsidR="004647B9" w:rsidRPr="003C353F" w:rsidRDefault="004647B9" w:rsidP="000E5050">
            <w:pPr>
              <w:spacing w:line="480" w:lineRule="auto"/>
              <w:rPr>
                <w:rFonts w:cstheme="minorHAnsi"/>
              </w:rPr>
            </w:pPr>
          </w:p>
        </w:tc>
      </w:tr>
      <w:tr w:rsidR="004647B9" w:rsidRPr="003C353F" w14:paraId="119C3081" w14:textId="77777777" w:rsidTr="00D12F9C">
        <w:trPr>
          <w:jc w:val="center"/>
        </w:trPr>
        <w:tc>
          <w:tcPr>
            <w:tcW w:w="1759" w:type="dxa"/>
            <w:tcBorders>
              <w:bottom w:val="single" w:sz="4" w:space="0" w:color="auto"/>
            </w:tcBorders>
          </w:tcPr>
          <w:p w14:paraId="36B89B1B" w14:textId="77777777" w:rsidR="004647B9" w:rsidRPr="003C353F" w:rsidRDefault="004647B9" w:rsidP="000E5050">
            <w:pPr>
              <w:spacing w:line="480" w:lineRule="auto"/>
              <w:rPr>
                <w:rFonts w:cstheme="minorHAnsi"/>
              </w:rPr>
            </w:pPr>
          </w:p>
        </w:tc>
        <w:tc>
          <w:tcPr>
            <w:tcW w:w="1350" w:type="dxa"/>
            <w:tcBorders>
              <w:bottom w:val="single" w:sz="4" w:space="0" w:color="auto"/>
            </w:tcBorders>
          </w:tcPr>
          <w:p w14:paraId="63232715" w14:textId="77777777" w:rsidR="004647B9" w:rsidRPr="003C353F" w:rsidRDefault="004647B9" w:rsidP="000E5050">
            <w:pPr>
              <w:pStyle w:val="HTMLPreformatted"/>
              <w:spacing w:line="480" w:lineRule="auto"/>
              <w:rPr>
                <w:rFonts w:asciiTheme="minorHAnsi" w:hAnsiTheme="minorHAnsi" w:cstheme="minorHAnsi"/>
                <w:sz w:val="22"/>
                <w:szCs w:val="22"/>
              </w:rPr>
            </w:pPr>
          </w:p>
        </w:tc>
        <w:tc>
          <w:tcPr>
            <w:tcW w:w="1980" w:type="dxa"/>
            <w:tcBorders>
              <w:bottom w:val="single" w:sz="4" w:space="0" w:color="auto"/>
            </w:tcBorders>
          </w:tcPr>
          <w:p w14:paraId="569F4D62" w14:textId="77777777" w:rsidR="004647B9" w:rsidRPr="003C353F" w:rsidRDefault="004647B9" w:rsidP="000E5050">
            <w:pPr>
              <w:spacing w:line="480" w:lineRule="auto"/>
              <w:rPr>
                <w:rFonts w:cstheme="minorHAnsi"/>
              </w:rPr>
            </w:pPr>
            <w:r w:rsidRPr="003C353F">
              <w:rPr>
                <w:rFonts w:cstheme="minorHAnsi"/>
              </w:rPr>
              <w:t>CR1AVI- 35P</w:t>
            </w:r>
          </w:p>
        </w:tc>
        <w:tc>
          <w:tcPr>
            <w:tcW w:w="1440" w:type="dxa"/>
            <w:tcBorders>
              <w:bottom w:val="single" w:sz="4" w:space="0" w:color="auto"/>
            </w:tcBorders>
          </w:tcPr>
          <w:p w14:paraId="38689300"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FAM</w:t>
            </w:r>
          </w:p>
        </w:tc>
        <w:tc>
          <w:tcPr>
            <w:tcW w:w="4008" w:type="dxa"/>
            <w:tcBorders>
              <w:bottom w:val="single" w:sz="4" w:space="0" w:color="auto"/>
            </w:tcBorders>
          </w:tcPr>
          <w:p w14:paraId="1EDC3E25"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GCCCAGAGMAGCTGTGGC</w:t>
            </w:r>
          </w:p>
        </w:tc>
        <w:tc>
          <w:tcPr>
            <w:tcW w:w="1245" w:type="dxa"/>
            <w:tcBorders>
              <w:bottom w:val="single" w:sz="4" w:space="0" w:color="auto"/>
            </w:tcBorders>
            <w:vAlign w:val="center"/>
          </w:tcPr>
          <w:p w14:paraId="0248CE70" w14:textId="77777777" w:rsidR="004647B9" w:rsidRPr="003C353F" w:rsidRDefault="004647B9" w:rsidP="000E5050">
            <w:pPr>
              <w:spacing w:line="480" w:lineRule="auto"/>
              <w:rPr>
                <w:rFonts w:cstheme="minorHAnsi"/>
              </w:rPr>
            </w:pPr>
          </w:p>
        </w:tc>
        <w:tc>
          <w:tcPr>
            <w:tcW w:w="1995" w:type="dxa"/>
            <w:tcBorders>
              <w:bottom w:val="single" w:sz="4" w:space="0" w:color="auto"/>
            </w:tcBorders>
            <w:vAlign w:val="center"/>
          </w:tcPr>
          <w:p w14:paraId="3E244C9E" w14:textId="77777777" w:rsidR="004647B9" w:rsidRPr="003C353F" w:rsidRDefault="004647B9" w:rsidP="000E5050">
            <w:pPr>
              <w:spacing w:line="480" w:lineRule="auto"/>
              <w:rPr>
                <w:rFonts w:cstheme="minorHAnsi"/>
              </w:rPr>
            </w:pPr>
          </w:p>
        </w:tc>
      </w:tr>
      <w:tr w:rsidR="004647B9" w:rsidRPr="003C353F" w14:paraId="5DD7E337" w14:textId="77777777" w:rsidTr="00D12F9C">
        <w:trPr>
          <w:jc w:val="center"/>
        </w:trPr>
        <w:tc>
          <w:tcPr>
            <w:tcW w:w="3109" w:type="dxa"/>
            <w:gridSpan w:val="2"/>
            <w:tcBorders>
              <w:top w:val="single" w:sz="4" w:space="0" w:color="auto"/>
            </w:tcBorders>
            <w:vAlign w:val="center"/>
          </w:tcPr>
          <w:p w14:paraId="2FFD8CF2" w14:textId="62438D2C" w:rsidR="004647B9" w:rsidRPr="003C353F" w:rsidRDefault="004647B9" w:rsidP="000E5050">
            <w:pPr>
              <w:spacing w:line="480" w:lineRule="auto"/>
              <w:rPr>
                <w:rFonts w:cstheme="minorHAnsi"/>
                <w:u w:val="single"/>
              </w:rPr>
            </w:pPr>
            <w:r w:rsidRPr="003C353F">
              <w:rPr>
                <w:rFonts w:cstheme="minorHAnsi"/>
                <w:u w:val="single"/>
              </w:rPr>
              <w:t>Single reaction</w:t>
            </w:r>
          </w:p>
        </w:tc>
        <w:tc>
          <w:tcPr>
            <w:tcW w:w="1980" w:type="dxa"/>
            <w:tcBorders>
              <w:top w:val="single" w:sz="4" w:space="0" w:color="auto"/>
            </w:tcBorders>
            <w:vAlign w:val="center"/>
          </w:tcPr>
          <w:p w14:paraId="2D14EFB7" w14:textId="77777777" w:rsidR="004647B9" w:rsidRPr="003C353F" w:rsidRDefault="004647B9" w:rsidP="000E5050">
            <w:pPr>
              <w:spacing w:line="480" w:lineRule="auto"/>
              <w:rPr>
                <w:rFonts w:cstheme="minorHAnsi"/>
              </w:rPr>
            </w:pPr>
          </w:p>
        </w:tc>
        <w:tc>
          <w:tcPr>
            <w:tcW w:w="1440" w:type="dxa"/>
            <w:tcBorders>
              <w:top w:val="single" w:sz="4" w:space="0" w:color="auto"/>
            </w:tcBorders>
            <w:vAlign w:val="center"/>
          </w:tcPr>
          <w:p w14:paraId="173D041E" w14:textId="77777777" w:rsidR="004647B9" w:rsidRPr="003C353F" w:rsidRDefault="004647B9" w:rsidP="000E5050">
            <w:pPr>
              <w:spacing w:line="480" w:lineRule="auto"/>
              <w:rPr>
                <w:rFonts w:cstheme="minorHAnsi"/>
              </w:rPr>
            </w:pPr>
          </w:p>
        </w:tc>
        <w:tc>
          <w:tcPr>
            <w:tcW w:w="4008" w:type="dxa"/>
            <w:tcBorders>
              <w:top w:val="single" w:sz="4" w:space="0" w:color="auto"/>
            </w:tcBorders>
            <w:vAlign w:val="center"/>
          </w:tcPr>
          <w:p w14:paraId="1AD3B510" w14:textId="77777777" w:rsidR="004647B9" w:rsidRPr="003C353F" w:rsidRDefault="004647B9" w:rsidP="000E5050">
            <w:pPr>
              <w:pStyle w:val="NoSpacing"/>
              <w:spacing w:line="480" w:lineRule="auto"/>
              <w:rPr>
                <w:rFonts w:asciiTheme="minorHAnsi" w:hAnsiTheme="minorHAnsi" w:cstheme="minorHAnsi"/>
                <w:sz w:val="22"/>
                <w:szCs w:val="22"/>
              </w:rPr>
            </w:pPr>
          </w:p>
        </w:tc>
        <w:tc>
          <w:tcPr>
            <w:tcW w:w="1245" w:type="dxa"/>
            <w:tcBorders>
              <w:top w:val="single" w:sz="4" w:space="0" w:color="auto"/>
            </w:tcBorders>
            <w:vAlign w:val="center"/>
          </w:tcPr>
          <w:p w14:paraId="46D5E933" w14:textId="77777777" w:rsidR="004647B9" w:rsidRPr="003C353F" w:rsidRDefault="004647B9" w:rsidP="000E5050">
            <w:pPr>
              <w:spacing w:line="480" w:lineRule="auto"/>
              <w:rPr>
                <w:rFonts w:cstheme="minorHAnsi"/>
              </w:rPr>
            </w:pPr>
          </w:p>
        </w:tc>
        <w:tc>
          <w:tcPr>
            <w:tcW w:w="1995" w:type="dxa"/>
            <w:tcBorders>
              <w:top w:val="single" w:sz="4" w:space="0" w:color="auto"/>
            </w:tcBorders>
            <w:vAlign w:val="center"/>
          </w:tcPr>
          <w:p w14:paraId="176020D2" w14:textId="77777777" w:rsidR="004647B9" w:rsidRPr="003C353F" w:rsidRDefault="004647B9" w:rsidP="000E5050">
            <w:pPr>
              <w:spacing w:line="480" w:lineRule="auto"/>
              <w:rPr>
                <w:rFonts w:cstheme="minorHAnsi"/>
              </w:rPr>
            </w:pPr>
          </w:p>
        </w:tc>
      </w:tr>
      <w:tr w:rsidR="004647B9" w:rsidRPr="003C353F" w14:paraId="63684F0C" w14:textId="77777777" w:rsidTr="00D12F9C">
        <w:trPr>
          <w:jc w:val="center"/>
        </w:trPr>
        <w:tc>
          <w:tcPr>
            <w:tcW w:w="1759" w:type="dxa"/>
          </w:tcPr>
          <w:p w14:paraId="3E34A765" w14:textId="77777777" w:rsidR="004647B9" w:rsidRPr="003C353F" w:rsidRDefault="004647B9" w:rsidP="000E5050">
            <w:pPr>
              <w:spacing w:line="480" w:lineRule="auto"/>
              <w:rPr>
                <w:rFonts w:cstheme="minorHAnsi"/>
              </w:rPr>
            </w:pPr>
            <w:r w:rsidRPr="003C353F">
              <w:rPr>
                <w:rFonts w:cstheme="minorHAnsi"/>
              </w:rPr>
              <w:t>Cat</w:t>
            </w:r>
          </w:p>
        </w:tc>
        <w:tc>
          <w:tcPr>
            <w:tcW w:w="1350" w:type="dxa"/>
          </w:tcPr>
          <w:p w14:paraId="0506B58C" w14:textId="77777777" w:rsidR="004647B9" w:rsidRPr="003C353F" w:rsidRDefault="004647B9" w:rsidP="000E5050">
            <w:pPr>
              <w:pStyle w:val="HTMLPreformatted"/>
              <w:spacing w:line="480" w:lineRule="auto"/>
              <w:rPr>
                <w:rFonts w:asciiTheme="minorHAnsi" w:hAnsiTheme="minorHAnsi" w:cstheme="minorHAnsi"/>
                <w:sz w:val="22"/>
                <w:szCs w:val="22"/>
              </w:rPr>
            </w:pPr>
            <w:proofErr w:type="spellStart"/>
            <w:r w:rsidRPr="003C353F">
              <w:rPr>
                <w:rFonts w:asciiTheme="minorHAnsi" w:hAnsiTheme="minorHAnsi" w:cstheme="minorHAnsi"/>
                <w:sz w:val="22"/>
                <w:szCs w:val="22"/>
              </w:rPr>
              <w:t>SINE</w:t>
            </w:r>
            <w:r w:rsidRPr="0093079E">
              <w:rPr>
                <w:rFonts w:cstheme="minorHAnsi"/>
                <w:vertAlign w:val="superscript"/>
              </w:rPr>
              <w:t>b</w:t>
            </w:r>
            <w:proofErr w:type="spellEnd"/>
          </w:p>
        </w:tc>
        <w:tc>
          <w:tcPr>
            <w:tcW w:w="1980" w:type="dxa"/>
          </w:tcPr>
          <w:p w14:paraId="6D6F65E4"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CatSINE-120F</w:t>
            </w:r>
          </w:p>
        </w:tc>
        <w:tc>
          <w:tcPr>
            <w:tcW w:w="1440" w:type="dxa"/>
          </w:tcPr>
          <w:p w14:paraId="65A4D835" w14:textId="77777777" w:rsidR="004647B9" w:rsidRPr="003C353F" w:rsidRDefault="004647B9" w:rsidP="000E5050">
            <w:pPr>
              <w:spacing w:line="480" w:lineRule="auto"/>
              <w:rPr>
                <w:rFonts w:cstheme="minorHAnsi"/>
              </w:rPr>
            </w:pPr>
          </w:p>
        </w:tc>
        <w:tc>
          <w:tcPr>
            <w:tcW w:w="4008" w:type="dxa"/>
          </w:tcPr>
          <w:p w14:paraId="0007572E" w14:textId="77777777" w:rsidR="004647B9" w:rsidRPr="003C353F" w:rsidRDefault="004647B9" w:rsidP="000E5050">
            <w:pPr>
              <w:spacing w:line="480" w:lineRule="auto"/>
              <w:rPr>
                <w:rFonts w:cstheme="minorHAnsi"/>
              </w:rPr>
            </w:pPr>
            <w:r w:rsidRPr="003C353F">
              <w:rPr>
                <w:rFonts w:cstheme="minorHAnsi"/>
              </w:rPr>
              <w:t>CTTCGGATTCTGTGTCTCC</w:t>
            </w:r>
          </w:p>
        </w:tc>
        <w:tc>
          <w:tcPr>
            <w:tcW w:w="1245" w:type="dxa"/>
            <w:vAlign w:val="center"/>
          </w:tcPr>
          <w:p w14:paraId="34A81EBB" w14:textId="77777777" w:rsidR="004647B9" w:rsidRPr="003C353F" w:rsidRDefault="004647B9" w:rsidP="000E5050">
            <w:pPr>
              <w:spacing w:line="480" w:lineRule="auto"/>
              <w:rPr>
                <w:rFonts w:cstheme="minorHAnsi"/>
              </w:rPr>
            </w:pPr>
            <w:r w:rsidRPr="003C353F">
              <w:rPr>
                <w:rFonts w:cstheme="minorHAnsi"/>
              </w:rPr>
              <w:t>10</w:t>
            </w:r>
            <w:r w:rsidRPr="003C353F">
              <w:rPr>
                <w:rFonts w:cstheme="minorHAnsi"/>
                <w:vertAlign w:val="superscript"/>
              </w:rPr>
              <w:t>-7</w:t>
            </w:r>
            <w:r w:rsidRPr="003C353F">
              <w:rPr>
                <w:rFonts w:cstheme="minorHAnsi"/>
              </w:rPr>
              <w:t xml:space="preserve"> ng/µl</w:t>
            </w:r>
          </w:p>
        </w:tc>
        <w:tc>
          <w:tcPr>
            <w:tcW w:w="1995" w:type="dxa"/>
            <w:vAlign w:val="center"/>
          </w:tcPr>
          <w:p w14:paraId="30AFCD6B" w14:textId="77777777" w:rsidR="004647B9" w:rsidRPr="003C353F" w:rsidRDefault="004647B9" w:rsidP="000E5050">
            <w:pPr>
              <w:spacing w:line="480" w:lineRule="auto"/>
              <w:rPr>
                <w:rFonts w:cstheme="minorHAnsi"/>
                <w:i/>
              </w:rPr>
            </w:pPr>
            <w:r w:rsidRPr="003C353F">
              <w:rPr>
                <w:rFonts w:cstheme="minorHAnsi"/>
                <w:i/>
              </w:rPr>
              <w:t>Felis</w:t>
            </w:r>
          </w:p>
        </w:tc>
      </w:tr>
      <w:tr w:rsidR="004647B9" w:rsidRPr="003C353F" w14:paraId="57004E0D" w14:textId="77777777" w:rsidTr="00D12F9C">
        <w:trPr>
          <w:jc w:val="center"/>
        </w:trPr>
        <w:tc>
          <w:tcPr>
            <w:tcW w:w="1759" w:type="dxa"/>
            <w:vAlign w:val="center"/>
          </w:tcPr>
          <w:p w14:paraId="33AD5CA5" w14:textId="77777777" w:rsidR="004647B9" w:rsidRPr="003C353F" w:rsidRDefault="004647B9" w:rsidP="000E5050">
            <w:pPr>
              <w:spacing w:line="480" w:lineRule="auto"/>
              <w:rPr>
                <w:rFonts w:cstheme="minorHAnsi"/>
              </w:rPr>
            </w:pPr>
          </w:p>
        </w:tc>
        <w:tc>
          <w:tcPr>
            <w:tcW w:w="1350" w:type="dxa"/>
          </w:tcPr>
          <w:p w14:paraId="1CC80541" w14:textId="77777777" w:rsidR="004647B9" w:rsidRPr="003C353F" w:rsidRDefault="004647B9" w:rsidP="000E5050">
            <w:pPr>
              <w:spacing w:line="480" w:lineRule="auto"/>
              <w:rPr>
                <w:rFonts w:cstheme="minorHAnsi"/>
              </w:rPr>
            </w:pPr>
          </w:p>
        </w:tc>
        <w:tc>
          <w:tcPr>
            <w:tcW w:w="1980" w:type="dxa"/>
          </w:tcPr>
          <w:p w14:paraId="407E43E3" w14:textId="77777777" w:rsidR="004647B9" w:rsidRPr="003C353F" w:rsidRDefault="004647B9" w:rsidP="000E5050">
            <w:pPr>
              <w:spacing w:line="480" w:lineRule="auto"/>
              <w:rPr>
                <w:rFonts w:cstheme="minorHAnsi"/>
              </w:rPr>
            </w:pPr>
            <w:r w:rsidRPr="003C353F">
              <w:rPr>
                <w:rFonts w:cstheme="minorHAnsi"/>
              </w:rPr>
              <w:t>CatSINE-192R</w:t>
            </w:r>
          </w:p>
        </w:tc>
        <w:tc>
          <w:tcPr>
            <w:tcW w:w="1440" w:type="dxa"/>
          </w:tcPr>
          <w:p w14:paraId="46FF3AEC" w14:textId="77777777" w:rsidR="004647B9" w:rsidRPr="003C353F" w:rsidRDefault="004647B9" w:rsidP="000E5050">
            <w:pPr>
              <w:pStyle w:val="HTMLPreformatted"/>
              <w:spacing w:line="480" w:lineRule="auto"/>
              <w:rPr>
                <w:rFonts w:asciiTheme="minorHAnsi" w:hAnsiTheme="minorHAnsi" w:cstheme="minorHAnsi"/>
                <w:sz w:val="22"/>
                <w:szCs w:val="22"/>
              </w:rPr>
            </w:pPr>
          </w:p>
        </w:tc>
        <w:tc>
          <w:tcPr>
            <w:tcW w:w="4008" w:type="dxa"/>
          </w:tcPr>
          <w:p w14:paraId="4884594F"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TATTTTTGGGACAGAGAGAGAC</w:t>
            </w:r>
          </w:p>
        </w:tc>
        <w:tc>
          <w:tcPr>
            <w:tcW w:w="1245" w:type="dxa"/>
            <w:vAlign w:val="center"/>
          </w:tcPr>
          <w:p w14:paraId="186302EB" w14:textId="77777777" w:rsidR="004647B9" w:rsidRPr="003C353F" w:rsidRDefault="004647B9" w:rsidP="000E5050">
            <w:pPr>
              <w:spacing w:line="480" w:lineRule="auto"/>
              <w:rPr>
                <w:rFonts w:cstheme="minorHAnsi"/>
              </w:rPr>
            </w:pPr>
          </w:p>
        </w:tc>
        <w:tc>
          <w:tcPr>
            <w:tcW w:w="1995" w:type="dxa"/>
            <w:vAlign w:val="center"/>
          </w:tcPr>
          <w:p w14:paraId="2973B555" w14:textId="77777777" w:rsidR="004647B9" w:rsidRPr="003C353F" w:rsidRDefault="004647B9" w:rsidP="000E5050">
            <w:pPr>
              <w:spacing w:line="480" w:lineRule="auto"/>
              <w:rPr>
                <w:rFonts w:cstheme="minorHAnsi"/>
              </w:rPr>
            </w:pPr>
          </w:p>
        </w:tc>
      </w:tr>
      <w:tr w:rsidR="004647B9" w:rsidRPr="003C353F" w14:paraId="6F6D6338" w14:textId="77777777" w:rsidTr="00D12F9C">
        <w:trPr>
          <w:jc w:val="center"/>
        </w:trPr>
        <w:tc>
          <w:tcPr>
            <w:tcW w:w="1759" w:type="dxa"/>
            <w:vAlign w:val="center"/>
          </w:tcPr>
          <w:p w14:paraId="41BF3033" w14:textId="77777777" w:rsidR="004647B9" w:rsidRPr="003C353F" w:rsidRDefault="004647B9" w:rsidP="000E5050">
            <w:pPr>
              <w:spacing w:line="480" w:lineRule="auto"/>
              <w:rPr>
                <w:rFonts w:cstheme="minorHAnsi"/>
              </w:rPr>
            </w:pPr>
          </w:p>
        </w:tc>
        <w:tc>
          <w:tcPr>
            <w:tcW w:w="1350" w:type="dxa"/>
          </w:tcPr>
          <w:p w14:paraId="5EA8E872" w14:textId="77777777" w:rsidR="004647B9" w:rsidRPr="003C353F" w:rsidRDefault="004647B9" w:rsidP="000E5050">
            <w:pPr>
              <w:spacing w:line="480" w:lineRule="auto"/>
              <w:rPr>
                <w:rFonts w:cstheme="minorHAnsi"/>
              </w:rPr>
            </w:pPr>
          </w:p>
        </w:tc>
        <w:tc>
          <w:tcPr>
            <w:tcW w:w="1980" w:type="dxa"/>
          </w:tcPr>
          <w:p w14:paraId="10EA480A" w14:textId="77777777" w:rsidR="004647B9" w:rsidRPr="003C353F" w:rsidRDefault="004647B9" w:rsidP="000E5050">
            <w:pPr>
              <w:spacing w:line="480" w:lineRule="auto"/>
              <w:rPr>
                <w:rFonts w:cstheme="minorHAnsi"/>
              </w:rPr>
            </w:pPr>
            <w:r w:rsidRPr="003C353F">
              <w:rPr>
                <w:rFonts w:cstheme="minorHAnsi"/>
              </w:rPr>
              <w:t>CatSINE-146P MGB</w:t>
            </w:r>
          </w:p>
        </w:tc>
        <w:tc>
          <w:tcPr>
            <w:tcW w:w="1440" w:type="dxa"/>
          </w:tcPr>
          <w:p w14:paraId="06DA6D52"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FAM</w:t>
            </w:r>
          </w:p>
        </w:tc>
        <w:tc>
          <w:tcPr>
            <w:tcW w:w="4008" w:type="dxa"/>
          </w:tcPr>
          <w:p w14:paraId="04A0936C" w14:textId="77777777" w:rsidR="004647B9" w:rsidRPr="003C353F" w:rsidRDefault="004647B9" w:rsidP="000E5050">
            <w:pPr>
              <w:pStyle w:val="HTMLPreformatted"/>
              <w:spacing w:line="480" w:lineRule="auto"/>
              <w:rPr>
                <w:rFonts w:asciiTheme="minorHAnsi" w:hAnsiTheme="minorHAnsi" w:cstheme="minorHAnsi"/>
                <w:sz w:val="22"/>
                <w:szCs w:val="22"/>
              </w:rPr>
            </w:pPr>
            <w:r w:rsidRPr="003C353F">
              <w:rPr>
                <w:rFonts w:asciiTheme="minorHAnsi" w:hAnsiTheme="minorHAnsi" w:cstheme="minorHAnsi"/>
                <w:sz w:val="22"/>
                <w:szCs w:val="22"/>
              </w:rPr>
              <w:t>TCTGMCCCTCCCCCGTT-MGB</w:t>
            </w:r>
          </w:p>
        </w:tc>
        <w:tc>
          <w:tcPr>
            <w:tcW w:w="1245" w:type="dxa"/>
            <w:vAlign w:val="center"/>
          </w:tcPr>
          <w:p w14:paraId="1F44454B" w14:textId="77777777" w:rsidR="004647B9" w:rsidRPr="003C353F" w:rsidRDefault="004647B9" w:rsidP="000E5050">
            <w:pPr>
              <w:spacing w:line="480" w:lineRule="auto"/>
              <w:rPr>
                <w:rFonts w:cstheme="minorHAnsi"/>
              </w:rPr>
            </w:pPr>
          </w:p>
        </w:tc>
        <w:tc>
          <w:tcPr>
            <w:tcW w:w="1995" w:type="dxa"/>
            <w:vAlign w:val="center"/>
          </w:tcPr>
          <w:p w14:paraId="1923046C" w14:textId="77777777" w:rsidR="004647B9" w:rsidRPr="003C353F" w:rsidRDefault="004647B9" w:rsidP="000E5050">
            <w:pPr>
              <w:spacing w:line="480" w:lineRule="auto"/>
              <w:rPr>
                <w:rFonts w:cstheme="minorHAnsi"/>
              </w:rPr>
            </w:pPr>
          </w:p>
        </w:tc>
      </w:tr>
      <w:tr w:rsidR="004647B9" w:rsidRPr="003C353F" w14:paraId="49AC912F" w14:textId="77777777" w:rsidTr="00324D6B">
        <w:trPr>
          <w:jc w:val="center"/>
        </w:trPr>
        <w:tc>
          <w:tcPr>
            <w:tcW w:w="13777" w:type="dxa"/>
            <w:gridSpan w:val="7"/>
            <w:vAlign w:val="center"/>
          </w:tcPr>
          <w:p w14:paraId="52846031" w14:textId="0A3B658C" w:rsidR="004647B9" w:rsidRDefault="004647B9" w:rsidP="00324D6B">
            <w:pPr>
              <w:pBdr>
                <w:top w:val="single" w:sz="4" w:space="1" w:color="auto"/>
              </w:pBdr>
              <w:spacing w:line="480" w:lineRule="auto"/>
              <w:rPr>
                <w:rFonts w:cstheme="minorHAnsi"/>
              </w:rPr>
            </w:pPr>
            <w:proofErr w:type="spellStart"/>
            <w:r w:rsidRPr="0093079E">
              <w:rPr>
                <w:rFonts w:cstheme="minorHAnsi"/>
                <w:vertAlign w:val="superscript"/>
              </w:rPr>
              <w:lastRenderedPageBreak/>
              <w:t>a</w:t>
            </w:r>
            <w:r w:rsidRPr="003C353F">
              <w:rPr>
                <w:rFonts w:cstheme="minorHAnsi"/>
              </w:rPr>
              <w:t>previously</w:t>
            </w:r>
            <w:proofErr w:type="spellEnd"/>
            <w:r w:rsidRPr="003C353F">
              <w:rPr>
                <w:rFonts w:cstheme="minorHAnsi"/>
              </w:rPr>
              <w:t xml:space="preserve"> published </w:t>
            </w:r>
            <w:r>
              <w:rPr>
                <w:rFonts w:cstheme="minorHAnsi"/>
              </w:rPr>
              <w:fldChar w:fldCharType="begin"/>
            </w:r>
            <w:r w:rsidR="00F20470">
              <w:rPr>
                <w:rFonts w:cstheme="minorHAnsi"/>
              </w:rPr>
              <w:instrText xml:space="preserve"> ADDIN ZOTERO_ITEM CSL_CITATION {"citationID":"heIi41S0","properties":{"formattedCitation":"\\super 10\\nosupersub{}","plainCitation":"10","noteIndex":0},"citationItems":[{"id":3808,"uris":["http://zotero.org/users/1749818/items/NJZC42F3"],"uri":["http://zotero.org/users/1749818/items/NJZC42F3"],"itemData":{"id":3808,"type":"article-journal","abstract":"Deer tick-transmitted Borrelia burgdorferi sensu stricto (Lyme disease) and Babesia microti (babesiosis) increasingly burden public health across eastern North America. The white-footed mouse is considered the primary host for subadult deer ticks and the most important reservoir host for these and other disease agents. Local transmission is thought to be modulated by less reservoir-competent hosts, such as deer, diverting ticks from feeding on mice. We measured the proportion of mouse-fed or deer-fed host-seeking nymphs from 4 sites during 2 transmission seasons by blood meal remnant analysis using a new retrotransposon-based quantitative PCR (qPCR) assay. We then determined the host that was associated with the infection status of the tick. During the ﬁrst year, the proportion of mouse-fed ticks ranged from 17% on mainland sites to 100% on an island, while deer-fed ticks ranged from 4% to 24%. The proportion of ticks feeding on mice and deer was greater from island sites than mainland sites (on average, 92% versus 43%). Mousefed ticks decreased signiﬁcantly during year 2 in 3 of 4 sites (most were Ͻ20%), while deer-fed ticks increased for all sites (75% at one site). Overall, ticks were more likely to be infected when they had fed on mice (odds ratio [OR] of 2.4 and 1.6 for Borrelia and Babesia, respectively) and were less likely to be infected if they had fed on deer (OR, 0.8 and 0.4). We conclude that host utilization by deer ticks is characterized by signiﬁcant spatiotemporal diversity, which may confound efﬁcacy tests of interventions targeting reservoir hosts.","container-title":"Applied and Environmental Microbiology","DOI":"10.1128/AEM.02370-20","ISSN":"0099-2240, 1098-5336","issue":"2","journalAbbreviation":"Appl Environ Microbiol","language":"en","page":"e02370-20","title":"Retrotransposon-based blood meal analysis of nymphal deer ticks demonstrates spatiotemporal diversity of &lt;i&gt;Borrelia burgdorferi&lt;/i&gt; and &lt;i&gt;Babesia microti&lt;/i&gt; reservoirs","volume":"87","author":[{"family":"Goethert","given":"Heidi K."},{"family":"Mather","given":"Thomas N."},{"family":"Buchthal","given":"Joanna"},{"family":"Telford","given":"Sam R."}],"editor":[{"family":"Johnson","given":"Karyn N."}],"issued":{"date-parts":[["2021",1,4]]}}}],"schema":"https://github.com/citation-style-language/schema/raw/master/csl-citation.json"} </w:instrText>
            </w:r>
            <w:r>
              <w:rPr>
                <w:rFonts w:cstheme="minorHAnsi"/>
              </w:rPr>
              <w:fldChar w:fldCharType="separate"/>
            </w:r>
            <w:r w:rsidR="00F20470" w:rsidRPr="00F20470">
              <w:rPr>
                <w:rFonts w:ascii="Calibri" w:hAnsi="Calibri" w:cs="Calibri"/>
                <w:szCs w:val="24"/>
                <w:vertAlign w:val="superscript"/>
              </w:rPr>
              <w:t>10</w:t>
            </w:r>
            <w:r>
              <w:rPr>
                <w:rFonts w:cstheme="minorHAnsi"/>
              </w:rPr>
              <w:fldChar w:fldCharType="end"/>
            </w:r>
          </w:p>
          <w:p w14:paraId="3B6B1397" w14:textId="01E9F338" w:rsidR="004647B9" w:rsidRPr="0093079E" w:rsidRDefault="004647B9" w:rsidP="000E5050">
            <w:pPr>
              <w:spacing w:line="480" w:lineRule="auto"/>
              <w:rPr>
                <w:rFonts w:cstheme="minorHAnsi"/>
              </w:rPr>
            </w:pPr>
            <w:proofErr w:type="spellStart"/>
            <w:r w:rsidRPr="0093079E">
              <w:rPr>
                <w:rFonts w:cstheme="minorHAnsi"/>
                <w:vertAlign w:val="superscript"/>
              </w:rPr>
              <w:t>b</w:t>
            </w:r>
            <w:r>
              <w:rPr>
                <w:rFonts w:cstheme="minorHAnsi"/>
              </w:rPr>
              <w:t>previously</w:t>
            </w:r>
            <w:proofErr w:type="spellEnd"/>
            <w:r>
              <w:rPr>
                <w:rFonts w:cstheme="minorHAnsi"/>
              </w:rPr>
              <w:t xml:space="preserve"> published </w:t>
            </w:r>
            <w:r>
              <w:rPr>
                <w:rFonts w:cstheme="minorHAnsi"/>
              </w:rPr>
              <w:fldChar w:fldCharType="begin"/>
            </w:r>
            <w:r w:rsidR="00F20470">
              <w:rPr>
                <w:rFonts w:cstheme="minorHAnsi"/>
              </w:rPr>
              <w:instrText xml:space="preserve"> ADDIN ZOTERO_ITEM CSL_CITATION {"citationID":"CR3B63Um","properties":{"formattedCitation":"\\super 11\\nosupersub{}","plainCitation":"11","noteIndex":0},"citationItems":[{"id":9386,"uris":["http://zotero.org/users/1749818/items/7BYIU8UH"],"uri":["http://zotero.org/users/1749818/items/7BYIU8UH"],"itemData":{"id":9386,"type":"article-journal","abstract":"Abstract\n            Powassan virus lineage 2 (deer tick virus) is an emergent threat to American public health, causing severe neurologic disease. Its life cycle in nature remains poorly understood. We use a host-specific retrotransposon-targeted real time PCR assay to test the hypothesis that white-footed mice, considered the main eastern U.S. reservoir of the coinfecting agent of Lyme disease, is the reservoir for deer tick virus. Of 20 virus-infected host-seeking nymphal black-legged ticks 65% fed on shrews and none on mice. The proportion of ticks feeding on shrews at a site is positively associated with prevalence of viral infection, but not the Lyme disease agent. Viral RNA is detected in the brain of one shrew. We conclude that shrews are a likely reservoir host for deer tick virus and that host bloodmeal analysis can provide direct evidence to incriminate reservoir hosts, thereby promoting our understanding of the ecology of tick-borne infections.","container-title":"Communications Biology","DOI":"10.1038/s42003-021-02828-1","ISSN":"2399-3642","issue":"1","journalAbbreviation":"Commun Biol","language":"en","page":"1319","source":"DOI.org (Crossref)","title":"Incrimination of shrews as a reservoir for Powassan virus","volume":"4","author":[{"family":"Goethert","given":"Heidi K."},{"family":"Mather","given":"Thomas N."},{"family":"Johnson","given":"Richard W."},{"family":"Telford","given":"Sam R."}],"issued":{"date-parts":[["2021",12]]}}}],"schema":"https://github.com/citation-style-language/schema/raw/master/csl-citation.json"} </w:instrText>
            </w:r>
            <w:r>
              <w:rPr>
                <w:rFonts w:cstheme="minorHAnsi"/>
              </w:rPr>
              <w:fldChar w:fldCharType="separate"/>
            </w:r>
            <w:r w:rsidR="00F20470" w:rsidRPr="00F20470">
              <w:rPr>
                <w:rFonts w:ascii="Calibri" w:hAnsi="Calibri" w:cs="Calibri"/>
                <w:szCs w:val="24"/>
                <w:vertAlign w:val="superscript"/>
              </w:rPr>
              <w:t>11</w:t>
            </w:r>
            <w:r>
              <w:rPr>
                <w:rFonts w:cstheme="minorHAnsi"/>
              </w:rPr>
              <w:fldChar w:fldCharType="end"/>
            </w:r>
          </w:p>
          <w:p w14:paraId="15DB4EE4" w14:textId="108A0CC6" w:rsidR="004647B9" w:rsidRPr="003C353F" w:rsidRDefault="004647B9" w:rsidP="000E5050">
            <w:pPr>
              <w:spacing w:line="480" w:lineRule="auto"/>
              <w:rPr>
                <w:rFonts w:cstheme="minorHAnsi"/>
              </w:rPr>
            </w:pPr>
            <w:r w:rsidRPr="0093079E">
              <w:rPr>
                <w:rFonts w:cstheme="minorHAnsi"/>
                <w:vertAlign w:val="superscript"/>
              </w:rPr>
              <w:t>c</w:t>
            </w:r>
            <w:r w:rsidRPr="003C353F">
              <w:rPr>
                <w:rFonts w:cstheme="minorHAnsi"/>
              </w:rPr>
              <w:t xml:space="preserve"> These primers cross-react with </w:t>
            </w:r>
            <w:r w:rsidRPr="003C353F">
              <w:rPr>
                <w:rFonts w:cstheme="minorHAnsi"/>
                <w:i/>
              </w:rPr>
              <w:t>Peromyscus</w:t>
            </w:r>
            <w:r w:rsidRPr="003C353F">
              <w:rPr>
                <w:rFonts w:cstheme="minorHAnsi"/>
              </w:rPr>
              <w:t xml:space="preserve"> at a concentration of 10</w:t>
            </w:r>
            <w:r w:rsidRPr="003C353F">
              <w:rPr>
                <w:rFonts w:cstheme="minorHAnsi"/>
                <w:vertAlign w:val="superscript"/>
              </w:rPr>
              <w:t>-4</w:t>
            </w:r>
            <w:r w:rsidRPr="003C353F">
              <w:rPr>
                <w:rFonts w:cstheme="minorHAnsi"/>
              </w:rPr>
              <w:t>ng/µl</w:t>
            </w:r>
          </w:p>
          <w:p w14:paraId="196E3BCD" w14:textId="1A60B1D2" w:rsidR="004647B9" w:rsidRPr="003C353F" w:rsidRDefault="004647B9" w:rsidP="000E5050">
            <w:pPr>
              <w:spacing w:line="480" w:lineRule="auto"/>
              <w:rPr>
                <w:rFonts w:cstheme="minorHAnsi"/>
              </w:rPr>
            </w:pPr>
            <w:r w:rsidRPr="0093079E">
              <w:rPr>
                <w:rFonts w:cstheme="minorHAnsi"/>
                <w:vertAlign w:val="superscript"/>
              </w:rPr>
              <w:t>d</w:t>
            </w:r>
            <w:r w:rsidR="00932019">
              <w:rPr>
                <w:rFonts w:cstheme="minorHAnsi"/>
                <w:vertAlign w:val="superscript"/>
              </w:rPr>
              <w:t xml:space="preserve"> </w:t>
            </w:r>
            <w:r w:rsidRPr="003C353F">
              <w:rPr>
                <w:rFonts w:cstheme="minorHAnsi"/>
              </w:rPr>
              <w:t>Sensitivity of each primer set was determined using serial dilutions of positive control DNA.  Listed is the last dilution that tested positive.</w:t>
            </w:r>
          </w:p>
          <w:p w14:paraId="34F8D914" w14:textId="77777777" w:rsidR="004647B9" w:rsidRPr="003C353F" w:rsidRDefault="004647B9" w:rsidP="000E5050">
            <w:pPr>
              <w:spacing w:line="480" w:lineRule="auto"/>
              <w:rPr>
                <w:rFonts w:cstheme="minorHAnsi"/>
              </w:rPr>
            </w:pPr>
            <w:r w:rsidRPr="0093079E">
              <w:rPr>
                <w:rFonts w:cstheme="minorHAnsi"/>
                <w:vertAlign w:val="superscript"/>
              </w:rPr>
              <w:t>e</w:t>
            </w:r>
            <w:r w:rsidRPr="003C353F">
              <w:rPr>
                <w:rFonts w:cstheme="minorHAnsi"/>
              </w:rPr>
              <w:t xml:space="preserve"> Host specificity for each primer set was determined by testing primers against a panel of positive control DNA from likely hosts that are common in New England forests at a dilution of 10</w:t>
            </w:r>
            <w:r w:rsidRPr="003C353F">
              <w:rPr>
                <w:rFonts w:cstheme="minorHAnsi"/>
                <w:vertAlign w:val="superscript"/>
              </w:rPr>
              <w:t>-4</w:t>
            </w:r>
            <w:r w:rsidRPr="003C353F">
              <w:rPr>
                <w:rFonts w:cstheme="minorHAnsi"/>
              </w:rPr>
              <w:t xml:space="preserve">ng/µl. </w:t>
            </w:r>
          </w:p>
        </w:tc>
      </w:tr>
    </w:tbl>
    <w:p w14:paraId="7C4A8566" w14:textId="44425644" w:rsidR="004647B9" w:rsidRDefault="004647B9" w:rsidP="004647B9">
      <w:pPr>
        <w:pStyle w:val="SMHeading"/>
        <w:spacing w:line="480" w:lineRule="auto"/>
        <w:sectPr w:rsidR="004647B9" w:rsidSect="00CA39DA">
          <w:headerReference w:type="default" r:id="rId8"/>
          <w:footerReference w:type="even" r:id="rId9"/>
          <w:footerReference w:type="default" r:id="rId10"/>
          <w:headerReference w:type="first" r:id="rId11"/>
          <w:footerReference w:type="first" r:id="rId12"/>
          <w:pgSz w:w="15840" w:h="12240" w:orient="landscape"/>
          <w:pgMar w:top="1440" w:right="1440" w:bottom="1440" w:left="1440" w:header="720" w:footer="720" w:gutter="0"/>
          <w:lnNumType w:countBy="5" w:distance="283"/>
          <w:cols w:space="720"/>
          <w:docGrid w:linePitch="360" w:charSpace="2047"/>
        </w:sectPr>
      </w:pPr>
    </w:p>
    <w:p w14:paraId="50695D30" w14:textId="77777777" w:rsidR="00F726D4" w:rsidRDefault="00F726D4" w:rsidP="003509C9">
      <w:pPr>
        <w:spacing w:line="480" w:lineRule="auto"/>
      </w:pPr>
    </w:p>
    <w:sectPr w:rsidR="00F726D4" w:rsidSect="009D56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CEADCD" w14:textId="77777777" w:rsidR="00E331AB" w:rsidRDefault="00E331AB">
      <w:pPr>
        <w:spacing w:after="0" w:line="240" w:lineRule="auto"/>
      </w:pPr>
      <w:r>
        <w:separator/>
      </w:r>
    </w:p>
  </w:endnote>
  <w:endnote w:type="continuationSeparator" w:id="0">
    <w:p w14:paraId="2DB16123" w14:textId="77777777" w:rsidR="00E331AB" w:rsidRDefault="00E33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AA85" w14:textId="77777777" w:rsidR="000E5050" w:rsidRDefault="000E505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14D6C" w14:textId="77777777" w:rsidR="000E5050" w:rsidRDefault="000E5050">
    <w:pPr>
      <w:pStyle w:val="Footer"/>
      <w:jc w:val="right"/>
    </w:pPr>
    <w:r>
      <w:fldChar w:fldCharType="begin"/>
    </w:r>
    <w:r>
      <w:instrText xml:space="preserve"> PAGE </w:instrText>
    </w:r>
    <w:r>
      <w:fldChar w:fldCharType="separate"/>
    </w:r>
    <w:r>
      <w:rPr>
        <w:noProof/>
      </w:rPr>
      <w:t>11</w:t>
    </w:r>
    <w:r>
      <w:rPr>
        <w:noProof/>
      </w:rPr>
      <w:fldChar w:fldCharType="end"/>
    </w:r>
  </w:p>
  <w:p w14:paraId="0063DC50" w14:textId="77777777" w:rsidR="000E5050" w:rsidRDefault="000E50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ED275" w14:textId="77777777" w:rsidR="000E5050" w:rsidRDefault="000E505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4BCAE3" w14:textId="77777777" w:rsidR="00E331AB" w:rsidRDefault="00E331AB">
      <w:pPr>
        <w:spacing w:after="0" w:line="240" w:lineRule="auto"/>
      </w:pPr>
      <w:r>
        <w:separator/>
      </w:r>
    </w:p>
  </w:footnote>
  <w:footnote w:type="continuationSeparator" w:id="0">
    <w:p w14:paraId="0408D9E0" w14:textId="77777777" w:rsidR="00E331AB" w:rsidRDefault="00E33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1E37AB" w14:textId="77777777" w:rsidR="000E5050" w:rsidRDefault="000E505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6EBBE6" w14:textId="77777777" w:rsidR="000E5050" w:rsidRDefault="000E50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976A8A"/>
    <w:multiLevelType w:val="hybridMultilevel"/>
    <w:tmpl w:val="F7760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5427F6"/>
    <w:multiLevelType w:val="hybridMultilevel"/>
    <w:tmpl w:val="7B40B47A"/>
    <w:lvl w:ilvl="0" w:tplc="28386E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97BE1"/>
    <w:multiLevelType w:val="hybridMultilevel"/>
    <w:tmpl w:val="28F25AE2"/>
    <w:lvl w:ilvl="0" w:tplc="01C421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BB0E09"/>
    <w:multiLevelType w:val="hybridMultilevel"/>
    <w:tmpl w:val="3DE29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733FE"/>
    <w:multiLevelType w:val="hybridMultilevel"/>
    <w:tmpl w:val="59044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7E4D8E"/>
    <w:multiLevelType w:val="hybridMultilevel"/>
    <w:tmpl w:val="AA2AB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5A3993"/>
    <w:multiLevelType w:val="hybridMultilevel"/>
    <w:tmpl w:val="C8D4F446"/>
    <w:lvl w:ilvl="0" w:tplc="44946D7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F753B"/>
    <w:rsid w:val="000050CF"/>
    <w:rsid w:val="000056C2"/>
    <w:rsid w:val="00005C14"/>
    <w:rsid w:val="0001188C"/>
    <w:rsid w:val="00012A4E"/>
    <w:rsid w:val="00013093"/>
    <w:rsid w:val="00014B4C"/>
    <w:rsid w:val="00016823"/>
    <w:rsid w:val="00020C09"/>
    <w:rsid w:val="0002228F"/>
    <w:rsid w:val="000230E1"/>
    <w:rsid w:val="000261F4"/>
    <w:rsid w:val="0003008D"/>
    <w:rsid w:val="00031ADC"/>
    <w:rsid w:val="00033883"/>
    <w:rsid w:val="00033F30"/>
    <w:rsid w:val="00034EB8"/>
    <w:rsid w:val="00036946"/>
    <w:rsid w:val="00050245"/>
    <w:rsid w:val="00053E4F"/>
    <w:rsid w:val="00054F87"/>
    <w:rsid w:val="00057E1A"/>
    <w:rsid w:val="00077C42"/>
    <w:rsid w:val="00080633"/>
    <w:rsid w:val="00081F28"/>
    <w:rsid w:val="0008402F"/>
    <w:rsid w:val="000865F2"/>
    <w:rsid w:val="00087634"/>
    <w:rsid w:val="000905A6"/>
    <w:rsid w:val="00090FA8"/>
    <w:rsid w:val="00097ABC"/>
    <w:rsid w:val="00097B25"/>
    <w:rsid w:val="000A15B7"/>
    <w:rsid w:val="000A5EBE"/>
    <w:rsid w:val="000A754D"/>
    <w:rsid w:val="000B7547"/>
    <w:rsid w:val="000C353B"/>
    <w:rsid w:val="000C648A"/>
    <w:rsid w:val="000D1783"/>
    <w:rsid w:val="000D339A"/>
    <w:rsid w:val="000D39A5"/>
    <w:rsid w:val="000D4801"/>
    <w:rsid w:val="000D5CD5"/>
    <w:rsid w:val="000D69E9"/>
    <w:rsid w:val="000D77FE"/>
    <w:rsid w:val="000E1202"/>
    <w:rsid w:val="000E2110"/>
    <w:rsid w:val="000E5050"/>
    <w:rsid w:val="000F2FF3"/>
    <w:rsid w:val="000F70A7"/>
    <w:rsid w:val="00105A54"/>
    <w:rsid w:val="00111DEE"/>
    <w:rsid w:val="00115DE1"/>
    <w:rsid w:val="0012227E"/>
    <w:rsid w:val="0012346E"/>
    <w:rsid w:val="001259F0"/>
    <w:rsid w:val="00126DC5"/>
    <w:rsid w:val="001271DE"/>
    <w:rsid w:val="00127FF9"/>
    <w:rsid w:val="0013025D"/>
    <w:rsid w:val="00132214"/>
    <w:rsid w:val="0013633E"/>
    <w:rsid w:val="0014136D"/>
    <w:rsid w:val="001418F5"/>
    <w:rsid w:val="00151357"/>
    <w:rsid w:val="00155B0A"/>
    <w:rsid w:val="001570AC"/>
    <w:rsid w:val="00162C30"/>
    <w:rsid w:val="00170157"/>
    <w:rsid w:val="001766A6"/>
    <w:rsid w:val="00177C3F"/>
    <w:rsid w:val="00185931"/>
    <w:rsid w:val="0018700E"/>
    <w:rsid w:val="00193C64"/>
    <w:rsid w:val="001A0105"/>
    <w:rsid w:val="001A3037"/>
    <w:rsid w:val="001A7714"/>
    <w:rsid w:val="001B7701"/>
    <w:rsid w:val="001C0CF6"/>
    <w:rsid w:val="001C2D93"/>
    <w:rsid w:val="001C5E05"/>
    <w:rsid w:val="001D0C01"/>
    <w:rsid w:val="001D1084"/>
    <w:rsid w:val="001D460A"/>
    <w:rsid w:val="001D5B3D"/>
    <w:rsid w:val="001F3078"/>
    <w:rsid w:val="001F4759"/>
    <w:rsid w:val="001F6FA6"/>
    <w:rsid w:val="002069A5"/>
    <w:rsid w:val="0021182C"/>
    <w:rsid w:val="00212555"/>
    <w:rsid w:val="00212711"/>
    <w:rsid w:val="0021377A"/>
    <w:rsid w:val="00216068"/>
    <w:rsid w:val="0022533D"/>
    <w:rsid w:val="00231F72"/>
    <w:rsid w:val="00233E1C"/>
    <w:rsid w:val="002353EA"/>
    <w:rsid w:val="00241B43"/>
    <w:rsid w:val="0024770F"/>
    <w:rsid w:val="002557A7"/>
    <w:rsid w:val="00256CBF"/>
    <w:rsid w:val="002604F4"/>
    <w:rsid w:val="0026294C"/>
    <w:rsid w:val="00263DE5"/>
    <w:rsid w:val="00265345"/>
    <w:rsid w:val="00267693"/>
    <w:rsid w:val="00271F76"/>
    <w:rsid w:val="00273116"/>
    <w:rsid w:val="0027397E"/>
    <w:rsid w:val="00273A0F"/>
    <w:rsid w:val="00273C2B"/>
    <w:rsid w:val="0027518F"/>
    <w:rsid w:val="00275AA6"/>
    <w:rsid w:val="00281027"/>
    <w:rsid w:val="002811E4"/>
    <w:rsid w:val="00281BC3"/>
    <w:rsid w:val="00283A4C"/>
    <w:rsid w:val="002847E1"/>
    <w:rsid w:val="002851D0"/>
    <w:rsid w:val="00292671"/>
    <w:rsid w:val="00292B34"/>
    <w:rsid w:val="0029381B"/>
    <w:rsid w:val="00297403"/>
    <w:rsid w:val="002A0FC4"/>
    <w:rsid w:val="002A1B94"/>
    <w:rsid w:val="002A4F94"/>
    <w:rsid w:val="002A6212"/>
    <w:rsid w:val="002A7F58"/>
    <w:rsid w:val="002B0CD2"/>
    <w:rsid w:val="002B3EF9"/>
    <w:rsid w:val="002B477F"/>
    <w:rsid w:val="002B742B"/>
    <w:rsid w:val="002C24B2"/>
    <w:rsid w:val="002D2F33"/>
    <w:rsid w:val="002D3A1D"/>
    <w:rsid w:val="002D4423"/>
    <w:rsid w:val="002D4761"/>
    <w:rsid w:val="002E18C9"/>
    <w:rsid w:val="002E1B23"/>
    <w:rsid w:val="002F15F6"/>
    <w:rsid w:val="002F3F04"/>
    <w:rsid w:val="002F4DB7"/>
    <w:rsid w:val="00306E08"/>
    <w:rsid w:val="003116DB"/>
    <w:rsid w:val="00312467"/>
    <w:rsid w:val="00313CA8"/>
    <w:rsid w:val="0031641E"/>
    <w:rsid w:val="00320293"/>
    <w:rsid w:val="00324D6B"/>
    <w:rsid w:val="00330CB4"/>
    <w:rsid w:val="00337C1F"/>
    <w:rsid w:val="00344475"/>
    <w:rsid w:val="0034538F"/>
    <w:rsid w:val="00345B1C"/>
    <w:rsid w:val="003509C9"/>
    <w:rsid w:val="00351C0C"/>
    <w:rsid w:val="003544C5"/>
    <w:rsid w:val="00356AA9"/>
    <w:rsid w:val="003571C8"/>
    <w:rsid w:val="00357D47"/>
    <w:rsid w:val="0036329F"/>
    <w:rsid w:val="00363F51"/>
    <w:rsid w:val="00364CEA"/>
    <w:rsid w:val="00366634"/>
    <w:rsid w:val="00371CF4"/>
    <w:rsid w:val="00372BA1"/>
    <w:rsid w:val="003809D9"/>
    <w:rsid w:val="00381835"/>
    <w:rsid w:val="003879E1"/>
    <w:rsid w:val="003A7220"/>
    <w:rsid w:val="003B05C8"/>
    <w:rsid w:val="003C353F"/>
    <w:rsid w:val="003C39BC"/>
    <w:rsid w:val="003C3C52"/>
    <w:rsid w:val="003C45FF"/>
    <w:rsid w:val="003C5BB4"/>
    <w:rsid w:val="003C6280"/>
    <w:rsid w:val="003D0B47"/>
    <w:rsid w:val="003D1D30"/>
    <w:rsid w:val="003D4BDD"/>
    <w:rsid w:val="003D527C"/>
    <w:rsid w:val="003D56CA"/>
    <w:rsid w:val="003E03E3"/>
    <w:rsid w:val="003F0D02"/>
    <w:rsid w:val="003F1F24"/>
    <w:rsid w:val="00404E01"/>
    <w:rsid w:val="004066A6"/>
    <w:rsid w:val="004114E1"/>
    <w:rsid w:val="00424FAD"/>
    <w:rsid w:val="004252BE"/>
    <w:rsid w:val="00426005"/>
    <w:rsid w:val="00426A3A"/>
    <w:rsid w:val="00431DFE"/>
    <w:rsid w:val="0043226C"/>
    <w:rsid w:val="004328D6"/>
    <w:rsid w:val="0043541B"/>
    <w:rsid w:val="0044481D"/>
    <w:rsid w:val="00445CB3"/>
    <w:rsid w:val="00446161"/>
    <w:rsid w:val="0046238F"/>
    <w:rsid w:val="004647B9"/>
    <w:rsid w:val="00466456"/>
    <w:rsid w:val="00467B35"/>
    <w:rsid w:val="00471625"/>
    <w:rsid w:val="00477839"/>
    <w:rsid w:val="004869D7"/>
    <w:rsid w:val="00491635"/>
    <w:rsid w:val="00496C63"/>
    <w:rsid w:val="004976D1"/>
    <w:rsid w:val="00497C5F"/>
    <w:rsid w:val="004A1166"/>
    <w:rsid w:val="004A1687"/>
    <w:rsid w:val="004B1BB5"/>
    <w:rsid w:val="004B2171"/>
    <w:rsid w:val="004B21DD"/>
    <w:rsid w:val="004B2A0B"/>
    <w:rsid w:val="004C54C6"/>
    <w:rsid w:val="004C6FC7"/>
    <w:rsid w:val="004D1A38"/>
    <w:rsid w:val="004D2D17"/>
    <w:rsid w:val="004D4302"/>
    <w:rsid w:val="004F4270"/>
    <w:rsid w:val="004F5640"/>
    <w:rsid w:val="004F56A3"/>
    <w:rsid w:val="004F6FDD"/>
    <w:rsid w:val="005019C9"/>
    <w:rsid w:val="00504160"/>
    <w:rsid w:val="00506283"/>
    <w:rsid w:val="005107DF"/>
    <w:rsid w:val="0051194B"/>
    <w:rsid w:val="00516242"/>
    <w:rsid w:val="00517242"/>
    <w:rsid w:val="00517EB7"/>
    <w:rsid w:val="00520DBD"/>
    <w:rsid w:val="00522CF5"/>
    <w:rsid w:val="0052477C"/>
    <w:rsid w:val="00526518"/>
    <w:rsid w:val="0052680B"/>
    <w:rsid w:val="00530443"/>
    <w:rsid w:val="00532F18"/>
    <w:rsid w:val="00542355"/>
    <w:rsid w:val="00546CC7"/>
    <w:rsid w:val="00547E1E"/>
    <w:rsid w:val="00550571"/>
    <w:rsid w:val="00557A6E"/>
    <w:rsid w:val="00562BDD"/>
    <w:rsid w:val="005656BB"/>
    <w:rsid w:val="005673FD"/>
    <w:rsid w:val="005720E0"/>
    <w:rsid w:val="00572EE0"/>
    <w:rsid w:val="00582F79"/>
    <w:rsid w:val="00591BCA"/>
    <w:rsid w:val="00591DDF"/>
    <w:rsid w:val="00596E80"/>
    <w:rsid w:val="00597C5B"/>
    <w:rsid w:val="005A3915"/>
    <w:rsid w:val="005B2EAC"/>
    <w:rsid w:val="005B5924"/>
    <w:rsid w:val="005B663B"/>
    <w:rsid w:val="005B70EE"/>
    <w:rsid w:val="005C27DB"/>
    <w:rsid w:val="005D0158"/>
    <w:rsid w:val="005E1FB1"/>
    <w:rsid w:val="00603E52"/>
    <w:rsid w:val="006056FF"/>
    <w:rsid w:val="006101C0"/>
    <w:rsid w:val="0061026A"/>
    <w:rsid w:val="006111D3"/>
    <w:rsid w:val="00615660"/>
    <w:rsid w:val="0061600B"/>
    <w:rsid w:val="00616C56"/>
    <w:rsid w:val="006203D9"/>
    <w:rsid w:val="0062225B"/>
    <w:rsid w:val="00623A5B"/>
    <w:rsid w:val="006261AC"/>
    <w:rsid w:val="0063041B"/>
    <w:rsid w:val="00636F91"/>
    <w:rsid w:val="006372DF"/>
    <w:rsid w:val="006439E0"/>
    <w:rsid w:val="00643BEF"/>
    <w:rsid w:val="00651D23"/>
    <w:rsid w:val="00661B02"/>
    <w:rsid w:val="006627A1"/>
    <w:rsid w:val="0067490B"/>
    <w:rsid w:val="00676075"/>
    <w:rsid w:val="00676FD0"/>
    <w:rsid w:val="00682DF4"/>
    <w:rsid w:val="006A1713"/>
    <w:rsid w:val="006C3C08"/>
    <w:rsid w:val="006C405E"/>
    <w:rsid w:val="006C59BC"/>
    <w:rsid w:val="006E4F12"/>
    <w:rsid w:val="006F37FA"/>
    <w:rsid w:val="006F6406"/>
    <w:rsid w:val="006F70FE"/>
    <w:rsid w:val="00702B8F"/>
    <w:rsid w:val="00706C7E"/>
    <w:rsid w:val="0072099B"/>
    <w:rsid w:val="00724C06"/>
    <w:rsid w:val="007302E6"/>
    <w:rsid w:val="00731138"/>
    <w:rsid w:val="00734030"/>
    <w:rsid w:val="007427C3"/>
    <w:rsid w:val="007432FC"/>
    <w:rsid w:val="007446FF"/>
    <w:rsid w:val="007470EE"/>
    <w:rsid w:val="00747217"/>
    <w:rsid w:val="0075009A"/>
    <w:rsid w:val="00751F02"/>
    <w:rsid w:val="00753C7C"/>
    <w:rsid w:val="00755479"/>
    <w:rsid w:val="00757746"/>
    <w:rsid w:val="00757D45"/>
    <w:rsid w:val="007605E9"/>
    <w:rsid w:val="0076386A"/>
    <w:rsid w:val="0076462F"/>
    <w:rsid w:val="00766C6B"/>
    <w:rsid w:val="0077248F"/>
    <w:rsid w:val="00774B00"/>
    <w:rsid w:val="00780A45"/>
    <w:rsid w:val="0078206B"/>
    <w:rsid w:val="00784245"/>
    <w:rsid w:val="00790CE0"/>
    <w:rsid w:val="007916AC"/>
    <w:rsid w:val="007926F6"/>
    <w:rsid w:val="00793632"/>
    <w:rsid w:val="00796F1E"/>
    <w:rsid w:val="007A1119"/>
    <w:rsid w:val="007A71CC"/>
    <w:rsid w:val="007B0DF7"/>
    <w:rsid w:val="007B2843"/>
    <w:rsid w:val="007C105C"/>
    <w:rsid w:val="007C525C"/>
    <w:rsid w:val="007D08DF"/>
    <w:rsid w:val="007D3FC2"/>
    <w:rsid w:val="007D4509"/>
    <w:rsid w:val="007E076C"/>
    <w:rsid w:val="007E11FA"/>
    <w:rsid w:val="007F206F"/>
    <w:rsid w:val="007F3089"/>
    <w:rsid w:val="007F753B"/>
    <w:rsid w:val="00801C05"/>
    <w:rsid w:val="0080469D"/>
    <w:rsid w:val="00807057"/>
    <w:rsid w:val="00820865"/>
    <w:rsid w:val="00834BDC"/>
    <w:rsid w:val="00841E46"/>
    <w:rsid w:val="008466C1"/>
    <w:rsid w:val="00854C6F"/>
    <w:rsid w:val="00855A34"/>
    <w:rsid w:val="0085794D"/>
    <w:rsid w:val="00857BB5"/>
    <w:rsid w:val="00861326"/>
    <w:rsid w:val="008626F0"/>
    <w:rsid w:val="0086320A"/>
    <w:rsid w:val="0088199A"/>
    <w:rsid w:val="00882987"/>
    <w:rsid w:val="00884925"/>
    <w:rsid w:val="00885A6A"/>
    <w:rsid w:val="008921D9"/>
    <w:rsid w:val="00895032"/>
    <w:rsid w:val="00895B07"/>
    <w:rsid w:val="0089736F"/>
    <w:rsid w:val="008A1E5E"/>
    <w:rsid w:val="008A3481"/>
    <w:rsid w:val="008A40B1"/>
    <w:rsid w:val="008A5722"/>
    <w:rsid w:val="008B18B7"/>
    <w:rsid w:val="008B4E6E"/>
    <w:rsid w:val="008B6B4A"/>
    <w:rsid w:val="008B7D57"/>
    <w:rsid w:val="008C0E1D"/>
    <w:rsid w:val="008C298D"/>
    <w:rsid w:val="008C68A7"/>
    <w:rsid w:val="008D2E06"/>
    <w:rsid w:val="008D404E"/>
    <w:rsid w:val="008D6E35"/>
    <w:rsid w:val="008E132F"/>
    <w:rsid w:val="008E2BF3"/>
    <w:rsid w:val="008E4ECE"/>
    <w:rsid w:val="008E5CEE"/>
    <w:rsid w:val="008F49EB"/>
    <w:rsid w:val="0090552A"/>
    <w:rsid w:val="00905817"/>
    <w:rsid w:val="009073FD"/>
    <w:rsid w:val="009100E0"/>
    <w:rsid w:val="00911ACA"/>
    <w:rsid w:val="00914AB3"/>
    <w:rsid w:val="0091661B"/>
    <w:rsid w:val="00920279"/>
    <w:rsid w:val="00921C15"/>
    <w:rsid w:val="00924BFF"/>
    <w:rsid w:val="009275D2"/>
    <w:rsid w:val="0093079E"/>
    <w:rsid w:val="00932019"/>
    <w:rsid w:val="00936CDB"/>
    <w:rsid w:val="00944E8C"/>
    <w:rsid w:val="009519B3"/>
    <w:rsid w:val="00953430"/>
    <w:rsid w:val="00962106"/>
    <w:rsid w:val="009622F8"/>
    <w:rsid w:val="009754EA"/>
    <w:rsid w:val="00977B5D"/>
    <w:rsid w:val="00977C6A"/>
    <w:rsid w:val="00977CAA"/>
    <w:rsid w:val="00981057"/>
    <w:rsid w:val="00986E28"/>
    <w:rsid w:val="009917FF"/>
    <w:rsid w:val="0099590D"/>
    <w:rsid w:val="009A0E7A"/>
    <w:rsid w:val="009A3092"/>
    <w:rsid w:val="009A4390"/>
    <w:rsid w:val="009A442C"/>
    <w:rsid w:val="009C2FD6"/>
    <w:rsid w:val="009C4D2B"/>
    <w:rsid w:val="009C7D9B"/>
    <w:rsid w:val="009D4C3E"/>
    <w:rsid w:val="009D56DA"/>
    <w:rsid w:val="009D666D"/>
    <w:rsid w:val="009D7B26"/>
    <w:rsid w:val="009E39B0"/>
    <w:rsid w:val="009E6F3E"/>
    <w:rsid w:val="009E7F07"/>
    <w:rsid w:val="009F0FD1"/>
    <w:rsid w:val="009F184D"/>
    <w:rsid w:val="009F1E63"/>
    <w:rsid w:val="009F42FF"/>
    <w:rsid w:val="009F5C57"/>
    <w:rsid w:val="00A0136C"/>
    <w:rsid w:val="00A0287C"/>
    <w:rsid w:val="00A04156"/>
    <w:rsid w:val="00A0549C"/>
    <w:rsid w:val="00A06B2D"/>
    <w:rsid w:val="00A150A2"/>
    <w:rsid w:val="00A17DD5"/>
    <w:rsid w:val="00A24665"/>
    <w:rsid w:val="00A347FD"/>
    <w:rsid w:val="00A34A3A"/>
    <w:rsid w:val="00A43DE5"/>
    <w:rsid w:val="00A45900"/>
    <w:rsid w:val="00A4729B"/>
    <w:rsid w:val="00A52F97"/>
    <w:rsid w:val="00A548AA"/>
    <w:rsid w:val="00A61839"/>
    <w:rsid w:val="00A65B57"/>
    <w:rsid w:val="00A66273"/>
    <w:rsid w:val="00A7035D"/>
    <w:rsid w:val="00A72C58"/>
    <w:rsid w:val="00A746F0"/>
    <w:rsid w:val="00A8287A"/>
    <w:rsid w:val="00A8478B"/>
    <w:rsid w:val="00A86DD2"/>
    <w:rsid w:val="00A86F22"/>
    <w:rsid w:val="00A9359A"/>
    <w:rsid w:val="00A938E9"/>
    <w:rsid w:val="00A95110"/>
    <w:rsid w:val="00A95876"/>
    <w:rsid w:val="00A9660C"/>
    <w:rsid w:val="00AA0280"/>
    <w:rsid w:val="00AB3257"/>
    <w:rsid w:val="00AB7623"/>
    <w:rsid w:val="00AC140A"/>
    <w:rsid w:val="00AC144E"/>
    <w:rsid w:val="00AC5112"/>
    <w:rsid w:val="00AD31E7"/>
    <w:rsid w:val="00AD3C24"/>
    <w:rsid w:val="00AD3DDE"/>
    <w:rsid w:val="00AD446E"/>
    <w:rsid w:val="00AD488E"/>
    <w:rsid w:val="00AE34F0"/>
    <w:rsid w:val="00AE54E5"/>
    <w:rsid w:val="00AF20AC"/>
    <w:rsid w:val="00AF4FEE"/>
    <w:rsid w:val="00AF7A7B"/>
    <w:rsid w:val="00B00E6B"/>
    <w:rsid w:val="00B02884"/>
    <w:rsid w:val="00B104FA"/>
    <w:rsid w:val="00B10A22"/>
    <w:rsid w:val="00B10AB1"/>
    <w:rsid w:val="00B10B1F"/>
    <w:rsid w:val="00B13001"/>
    <w:rsid w:val="00B50440"/>
    <w:rsid w:val="00B50A7A"/>
    <w:rsid w:val="00B605A1"/>
    <w:rsid w:val="00B60D5E"/>
    <w:rsid w:val="00B714A0"/>
    <w:rsid w:val="00B7225A"/>
    <w:rsid w:val="00B75EF0"/>
    <w:rsid w:val="00B8319B"/>
    <w:rsid w:val="00B86B3B"/>
    <w:rsid w:val="00BA0451"/>
    <w:rsid w:val="00BA0AB0"/>
    <w:rsid w:val="00BA6EB7"/>
    <w:rsid w:val="00BB2279"/>
    <w:rsid w:val="00BB2308"/>
    <w:rsid w:val="00BC054F"/>
    <w:rsid w:val="00BC10FA"/>
    <w:rsid w:val="00BC3570"/>
    <w:rsid w:val="00BC7A7B"/>
    <w:rsid w:val="00BD1392"/>
    <w:rsid w:val="00BD5598"/>
    <w:rsid w:val="00BD677B"/>
    <w:rsid w:val="00BE2ACD"/>
    <w:rsid w:val="00BE4DE6"/>
    <w:rsid w:val="00BE7B03"/>
    <w:rsid w:val="00BE7B04"/>
    <w:rsid w:val="00C0536A"/>
    <w:rsid w:val="00C06E86"/>
    <w:rsid w:val="00C076A8"/>
    <w:rsid w:val="00C100B3"/>
    <w:rsid w:val="00C1178D"/>
    <w:rsid w:val="00C22144"/>
    <w:rsid w:val="00C2557D"/>
    <w:rsid w:val="00C2623D"/>
    <w:rsid w:val="00C306C7"/>
    <w:rsid w:val="00C33949"/>
    <w:rsid w:val="00C415A6"/>
    <w:rsid w:val="00C421D1"/>
    <w:rsid w:val="00C4302A"/>
    <w:rsid w:val="00C44604"/>
    <w:rsid w:val="00C44ADC"/>
    <w:rsid w:val="00C469B8"/>
    <w:rsid w:val="00C47860"/>
    <w:rsid w:val="00C51550"/>
    <w:rsid w:val="00C52E42"/>
    <w:rsid w:val="00C5333D"/>
    <w:rsid w:val="00C53DE4"/>
    <w:rsid w:val="00C66934"/>
    <w:rsid w:val="00C70AB6"/>
    <w:rsid w:val="00C728D7"/>
    <w:rsid w:val="00C76976"/>
    <w:rsid w:val="00C77689"/>
    <w:rsid w:val="00C8057C"/>
    <w:rsid w:val="00C81ECB"/>
    <w:rsid w:val="00C84A4C"/>
    <w:rsid w:val="00C92162"/>
    <w:rsid w:val="00C93844"/>
    <w:rsid w:val="00C969B9"/>
    <w:rsid w:val="00C97073"/>
    <w:rsid w:val="00C973C6"/>
    <w:rsid w:val="00CA0E1B"/>
    <w:rsid w:val="00CA1937"/>
    <w:rsid w:val="00CA2E5F"/>
    <w:rsid w:val="00CA39DA"/>
    <w:rsid w:val="00CA3EA9"/>
    <w:rsid w:val="00CA4BC3"/>
    <w:rsid w:val="00CA7839"/>
    <w:rsid w:val="00CA7E3E"/>
    <w:rsid w:val="00CB5120"/>
    <w:rsid w:val="00CB6012"/>
    <w:rsid w:val="00CC2655"/>
    <w:rsid w:val="00CC4737"/>
    <w:rsid w:val="00CC5DDA"/>
    <w:rsid w:val="00CC7311"/>
    <w:rsid w:val="00CE0CD5"/>
    <w:rsid w:val="00D024A6"/>
    <w:rsid w:val="00D10C42"/>
    <w:rsid w:val="00D12F9C"/>
    <w:rsid w:val="00D329F8"/>
    <w:rsid w:val="00D37595"/>
    <w:rsid w:val="00D375B7"/>
    <w:rsid w:val="00D41019"/>
    <w:rsid w:val="00D43EF1"/>
    <w:rsid w:val="00D4422D"/>
    <w:rsid w:val="00D47CBA"/>
    <w:rsid w:val="00D53496"/>
    <w:rsid w:val="00D55DB9"/>
    <w:rsid w:val="00D60254"/>
    <w:rsid w:val="00D704BE"/>
    <w:rsid w:val="00D72589"/>
    <w:rsid w:val="00D753FD"/>
    <w:rsid w:val="00D759EE"/>
    <w:rsid w:val="00D77C46"/>
    <w:rsid w:val="00D8485D"/>
    <w:rsid w:val="00D86B4B"/>
    <w:rsid w:val="00D87D00"/>
    <w:rsid w:val="00D91DF5"/>
    <w:rsid w:val="00DA0B84"/>
    <w:rsid w:val="00DA62BC"/>
    <w:rsid w:val="00DB473E"/>
    <w:rsid w:val="00DB6A31"/>
    <w:rsid w:val="00DC70A8"/>
    <w:rsid w:val="00DD3D04"/>
    <w:rsid w:val="00DD57A1"/>
    <w:rsid w:val="00DE6A3B"/>
    <w:rsid w:val="00DF11B0"/>
    <w:rsid w:val="00DF4CBD"/>
    <w:rsid w:val="00DF760C"/>
    <w:rsid w:val="00E00B27"/>
    <w:rsid w:val="00E10A47"/>
    <w:rsid w:val="00E15604"/>
    <w:rsid w:val="00E17C1C"/>
    <w:rsid w:val="00E240B9"/>
    <w:rsid w:val="00E331AB"/>
    <w:rsid w:val="00E33E57"/>
    <w:rsid w:val="00E3664D"/>
    <w:rsid w:val="00E45AFF"/>
    <w:rsid w:val="00E4642B"/>
    <w:rsid w:val="00E47A11"/>
    <w:rsid w:val="00E51BFC"/>
    <w:rsid w:val="00E65D35"/>
    <w:rsid w:val="00E66DEC"/>
    <w:rsid w:val="00E728AD"/>
    <w:rsid w:val="00E75987"/>
    <w:rsid w:val="00E7639D"/>
    <w:rsid w:val="00E77DC1"/>
    <w:rsid w:val="00E8106A"/>
    <w:rsid w:val="00E81CB2"/>
    <w:rsid w:val="00E8251A"/>
    <w:rsid w:val="00E8685E"/>
    <w:rsid w:val="00EA05CD"/>
    <w:rsid w:val="00EA093A"/>
    <w:rsid w:val="00EA2E62"/>
    <w:rsid w:val="00EA5667"/>
    <w:rsid w:val="00EB29BD"/>
    <w:rsid w:val="00EB6F2D"/>
    <w:rsid w:val="00EC4DC4"/>
    <w:rsid w:val="00EC74FE"/>
    <w:rsid w:val="00ED1855"/>
    <w:rsid w:val="00ED40F9"/>
    <w:rsid w:val="00EE47FA"/>
    <w:rsid w:val="00EE603E"/>
    <w:rsid w:val="00EE64FF"/>
    <w:rsid w:val="00EF1BC0"/>
    <w:rsid w:val="00EF6F3E"/>
    <w:rsid w:val="00F030C7"/>
    <w:rsid w:val="00F0775E"/>
    <w:rsid w:val="00F11A83"/>
    <w:rsid w:val="00F13966"/>
    <w:rsid w:val="00F1404A"/>
    <w:rsid w:val="00F15196"/>
    <w:rsid w:val="00F20470"/>
    <w:rsid w:val="00F213D6"/>
    <w:rsid w:val="00F21DAC"/>
    <w:rsid w:val="00F25528"/>
    <w:rsid w:val="00F25686"/>
    <w:rsid w:val="00F317AE"/>
    <w:rsid w:val="00F322B5"/>
    <w:rsid w:val="00F32A97"/>
    <w:rsid w:val="00F33DBA"/>
    <w:rsid w:val="00F37BE4"/>
    <w:rsid w:val="00F438C2"/>
    <w:rsid w:val="00F44B78"/>
    <w:rsid w:val="00F55412"/>
    <w:rsid w:val="00F55C35"/>
    <w:rsid w:val="00F6035F"/>
    <w:rsid w:val="00F62838"/>
    <w:rsid w:val="00F63DD0"/>
    <w:rsid w:val="00F65DA4"/>
    <w:rsid w:val="00F726D4"/>
    <w:rsid w:val="00F80359"/>
    <w:rsid w:val="00F804D3"/>
    <w:rsid w:val="00F857F2"/>
    <w:rsid w:val="00F92F6D"/>
    <w:rsid w:val="00F94030"/>
    <w:rsid w:val="00FB1C00"/>
    <w:rsid w:val="00FB6089"/>
    <w:rsid w:val="00FC2A5D"/>
    <w:rsid w:val="00FD0349"/>
    <w:rsid w:val="00FD1B8E"/>
    <w:rsid w:val="00FD4230"/>
    <w:rsid w:val="00FE0B19"/>
    <w:rsid w:val="00FE3CB8"/>
    <w:rsid w:val="00FE5B6D"/>
    <w:rsid w:val="00FE78E7"/>
    <w:rsid w:val="00FF3025"/>
    <w:rsid w:val="00FF4571"/>
    <w:rsid w:val="00FF56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4329"/>
  <w15:docId w15:val="{1104B93A-7180-4305-B0D8-F3A247DFB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2FF"/>
  </w:style>
  <w:style w:type="paragraph" w:styleId="Heading1">
    <w:name w:val="heading 1"/>
    <w:basedOn w:val="Normal"/>
    <w:next w:val="Normal"/>
    <w:link w:val="Heading1Char"/>
    <w:uiPriority w:val="9"/>
    <w:qFormat/>
    <w:rsid w:val="00A662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gend">
    <w:name w:val="Legend"/>
    <w:basedOn w:val="Normal"/>
    <w:rsid w:val="00A66273"/>
    <w:pPr>
      <w:keepNext/>
      <w:suppressAutoHyphens/>
      <w:spacing w:before="240" w:after="0" w:line="240" w:lineRule="auto"/>
    </w:pPr>
    <w:rPr>
      <w:rFonts w:ascii="Times New Roman" w:eastAsia="Times New Roman" w:hAnsi="Times New Roman" w:cs="Times New Roman"/>
      <w:kern w:val="1"/>
      <w:sz w:val="24"/>
      <w:szCs w:val="24"/>
      <w:lang w:eastAsia="ar-SA"/>
    </w:rPr>
  </w:style>
  <w:style w:type="paragraph" w:styleId="Footer">
    <w:name w:val="footer"/>
    <w:basedOn w:val="Normal"/>
    <w:link w:val="FooterChar"/>
    <w:rsid w:val="00A66273"/>
    <w:pPr>
      <w:suppressLineNumbers/>
      <w:tabs>
        <w:tab w:val="center" w:pos="4320"/>
        <w:tab w:val="right" w:pos="8640"/>
      </w:tabs>
      <w:suppressAutoHyphens/>
      <w:spacing w:after="0" w:line="240" w:lineRule="auto"/>
    </w:pPr>
    <w:rPr>
      <w:rFonts w:ascii="Times New Roman" w:eastAsia="Times New Roman" w:hAnsi="Times New Roman" w:cs="Times New Roman"/>
      <w:sz w:val="20"/>
      <w:szCs w:val="20"/>
      <w:lang w:eastAsia="ar-SA"/>
    </w:rPr>
  </w:style>
  <w:style w:type="character" w:customStyle="1" w:styleId="FooterChar">
    <w:name w:val="Footer Char"/>
    <w:basedOn w:val="DefaultParagraphFont"/>
    <w:link w:val="Footer"/>
    <w:rsid w:val="00A66273"/>
    <w:rPr>
      <w:rFonts w:ascii="Times New Roman" w:eastAsia="Times New Roman" w:hAnsi="Times New Roman" w:cs="Times New Roman"/>
      <w:sz w:val="20"/>
      <w:szCs w:val="20"/>
      <w:lang w:eastAsia="ar-SA"/>
    </w:rPr>
  </w:style>
  <w:style w:type="paragraph" w:styleId="HTMLPreformatted">
    <w:name w:val="HTML Preformatted"/>
    <w:basedOn w:val="Normal"/>
    <w:link w:val="HTMLPreformattedChar"/>
    <w:uiPriority w:val="99"/>
    <w:rsid w:val="00A66273"/>
    <w:pPr>
      <w:suppressAutoHyphens/>
      <w:spacing w:after="0" w:line="240" w:lineRule="auto"/>
    </w:pPr>
    <w:rPr>
      <w:rFonts w:ascii="Consolas" w:eastAsia="Times New Roman" w:hAnsi="Consolas" w:cs="Times New Roman"/>
      <w:sz w:val="20"/>
      <w:szCs w:val="20"/>
      <w:lang w:eastAsia="ar-SA"/>
    </w:rPr>
  </w:style>
  <w:style w:type="character" w:customStyle="1" w:styleId="HTMLPreformattedChar">
    <w:name w:val="HTML Preformatted Char"/>
    <w:basedOn w:val="DefaultParagraphFont"/>
    <w:link w:val="HTMLPreformatted"/>
    <w:uiPriority w:val="99"/>
    <w:rsid w:val="00A66273"/>
    <w:rPr>
      <w:rFonts w:ascii="Consolas" w:eastAsia="Times New Roman" w:hAnsi="Consolas" w:cs="Times New Roman"/>
      <w:sz w:val="20"/>
      <w:szCs w:val="20"/>
      <w:lang w:eastAsia="ar-SA"/>
    </w:rPr>
  </w:style>
  <w:style w:type="paragraph" w:customStyle="1" w:styleId="SMHeading">
    <w:name w:val="SM Heading"/>
    <w:basedOn w:val="Heading1"/>
    <w:rsid w:val="00A66273"/>
    <w:pPr>
      <w:keepLines w:val="0"/>
      <w:suppressAutoHyphens/>
      <w:spacing w:after="60" w:line="240" w:lineRule="auto"/>
    </w:pPr>
    <w:rPr>
      <w:rFonts w:ascii="Times New Roman" w:eastAsia="Times New Roman" w:hAnsi="Times New Roman" w:cs="Times New Roman"/>
      <w:b/>
      <w:bCs/>
      <w:color w:val="00000A"/>
      <w:kern w:val="1"/>
      <w:sz w:val="24"/>
      <w:szCs w:val="24"/>
      <w:lang w:eastAsia="ar-SA"/>
    </w:rPr>
  </w:style>
  <w:style w:type="paragraph" w:styleId="NoSpacing">
    <w:name w:val="No Spacing"/>
    <w:uiPriority w:val="1"/>
    <w:qFormat/>
    <w:rsid w:val="00A66273"/>
    <w:pPr>
      <w:suppressAutoHyphens/>
      <w:spacing w:after="0" w:line="240" w:lineRule="auto"/>
    </w:pPr>
    <w:rPr>
      <w:rFonts w:ascii="Times New Roman" w:eastAsia="Times New Roman" w:hAnsi="Times New Roman" w:cs="Times New Roman"/>
      <w:sz w:val="24"/>
      <w:szCs w:val="20"/>
      <w:lang w:eastAsia="ar-SA"/>
    </w:rPr>
  </w:style>
  <w:style w:type="character" w:customStyle="1" w:styleId="Heading1Char">
    <w:name w:val="Heading 1 Char"/>
    <w:basedOn w:val="DefaultParagraphFont"/>
    <w:link w:val="Heading1"/>
    <w:uiPriority w:val="9"/>
    <w:rsid w:val="00A66273"/>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A66273"/>
  </w:style>
  <w:style w:type="table" w:styleId="TableGrid">
    <w:name w:val="Table Grid"/>
    <w:basedOn w:val="TableNormal"/>
    <w:uiPriority w:val="39"/>
    <w:rsid w:val="00AF7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F7A7B"/>
  </w:style>
  <w:style w:type="paragraph" w:styleId="Bibliography">
    <w:name w:val="Bibliography"/>
    <w:basedOn w:val="Normal"/>
    <w:next w:val="Normal"/>
    <w:uiPriority w:val="37"/>
    <w:unhideWhenUsed/>
    <w:rsid w:val="00A52F97"/>
    <w:pPr>
      <w:tabs>
        <w:tab w:val="left" w:pos="384"/>
      </w:tabs>
      <w:spacing w:after="0" w:line="480" w:lineRule="auto"/>
      <w:ind w:left="384" w:hanging="384"/>
    </w:pPr>
  </w:style>
  <w:style w:type="paragraph" w:styleId="ListParagraph">
    <w:name w:val="List Paragraph"/>
    <w:basedOn w:val="Normal"/>
    <w:uiPriority w:val="34"/>
    <w:qFormat/>
    <w:rsid w:val="00EA2E62"/>
    <w:pPr>
      <w:ind w:left="720"/>
      <w:contextualSpacing/>
    </w:pPr>
  </w:style>
  <w:style w:type="paragraph" w:styleId="BalloonText">
    <w:name w:val="Balloon Text"/>
    <w:basedOn w:val="Normal"/>
    <w:link w:val="BalloonTextChar"/>
    <w:uiPriority w:val="99"/>
    <w:semiHidden/>
    <w:unhideWhenUsed/>
    <w:rsid w:val="0075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F02"/>
    <w:rPr>
      <w:rFonts w:ascii="Tahoma" w:hAnsi="Tahoma" w:cs="Tahoma"/>
      <w:sz w:val="16"/>
      <w:szCs w:val="16"/>
    </w:rPr>
  </w:style>
  <w:style w:type="character" w:styleId="Hyperlink">
    <w:name w:val="Hyperlink"/>
    <w:basedOn w:val="DefaultParagraphFont"/>
    <w:uiPriority w:val="99"/>
    <w:unhideWhenUsed/>
    <w:rsid w:val="0027397E"/>
    <w:rPr>
      <w:color w:val="0563C1" w:themeColor="hyperlink"/>
      <w:u w:val="single"/>
    </w:rPr>
  </w:style>
  <w:style w:type="character" w:styleId="UnresolvedMention">
    <w:name w:val="Unresolved Mention"/>
    <w:basedOn w:val="DefaultParagraphFont"/>
    <w:uiPriority w:val="99"/>
    <w:semiHidden/>
    <w:unhideWhenUsed/>
    <w:rsid w:val="002739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205273">
      <w:bodyDiv w:val="1"/>
      <w:marLeft w:val="0"/>
      <w:marRight w:val="0"/>
      <w:marTop w:val="0"/>
      <w:marBottom w:val="0"/>
      <w:divBdr>
        <w:top w:val="none" w:sz="0" w:space="0" w:color="auto"/>
        <w:left w:val="none" w:sz="0" w:space="0" w:color="auto"/>
        <w:bottom w:val="none" w:sz="0" w:space="0" w:color="auto"/>
        <w:right w:val="none" w:sz="0" w:space="0" w:color="auto"/>
      </w:divBdr>
    </w:div>
    <w:div w:id="1457019964">
      <w:bodyDiv w:val="1"/>
      <w:marLeft w:val="0"/>
      <w:marRight w:val="0"/>
      <w:marTop w:val="0"/>
      <w:marBottom w:val="0"/>
      <w:divBdr>
        <w:top w:val="none" w:sz="0" w:space="0" w:color="auto"/>
        <w:left w:val="none" w:sz="0" w:space="0" w:color="auto"/>
        <w:bottom w:val="none" w:sz="0" w:space="0" w:color="auto"/>
        <w:right w:val="none" w:sz="0" w:space="0" w:color="auto"/>
      </w:divBdr>
    </w:div>
    <w:div w:id="175388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BBD2B-5E79-40BB-81F3-D8D0F5713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5</Pages>
  <Words>1026</Words>
  <Characters>585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ethert, Heidi</dc:creator>
  <cp:lastModifiedBy>Goethert, Heidi</cp:lastModifiedBy>
  <cp:revision>11</cp:revision>
  <dcterms:created xsi:type="dcterms:W3CDTF">2021-12-15T16:16:00Z</dcterms:created>
  <dcterms:modified xsi:type="dcterms:W3CDTF">2021-12-1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3ELrTJX"/&gt;&lt;style id="http://www.zotero.org/styles/nature" hasBibliography="1" bibliographyStyleHasBeenSet="1"/&gt;&lt;prefs&gt;&lt;pref name="fieldType" value="Field"/&gt;&lt;/prefs&gt;&lt;/data&gt;</vt:lpwstr>
  </property>
</Properties>
</file>